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536AD66F"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of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17224D9E"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C050C1">
        <w:rPr>
          <w:noProof/>
        </w:rPr>
        <w:t>10/12/2021</w:t>
      </w:r>
      <w:r w:rsidR="00723CD9" w:rsidRPr="000E1A9C">
        <w:fldChar w:fldCharType="end"/>
      </w:r>
    </w:p>
    <w:p w14:paraId="67ED2611" w14:textId="7B121DD3" w:rsidR="002050A4" w:rsidRPr="000E1A9C" w:rsidRDefault="00D0456D"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1F2BCAC0" w14:textId="2B543362" w:rsidR="00E75F0F"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4787553" w:history="1">
            <w:r w:rsidR="00E75F0F" w:rsidRPr="00571384">
              <w:rPr>
                <w:rStyle w:val="Hyperlink"/>
                <w:noProof/>
              </w:rPr>
              <w:t>Introduction</w:t>
            </w:r>
            <w:r w:rsidR="00E75F0F">
              <w:rPr>
                <w:noProof/>
                <w:webHidden/>
              </w:rPr>
              <w:tab/>
            </w:r>
            <w:r w:rsidR="00E75F0F">
              <w:rPr>
                <w:noProof/>
                <w:webHidden/>
              </w:rPr>
              <w:fldChar w:fldCharType="begin"/>
            </w:r>
            <w:r w:rsidR="00E75F0F">
              <w:rPr>
                <w:noProof/>
                <w:webHidden/>
              </w:rPr>
              <w:instrText xml:space="preserve"> PAGEREF _Toc84787553 \h </w:instrText>
            </w:r>
            <w:r w:rsidR="00E75F0F">
              <w:rPr>
                <w:noProof/>
                <w:webHidden/>
              </w:rPr>
            </w:r>
            <w:r w:rsidR="00E75F0F">
              <w:rPr>
                <w:noProof/>
                <w:webHidden/>
              </w:rPr>
              <w:fldChar w:fldCharType="separate"/>
            </w:r>
            <w:r w:rsidR="00E75F0F">
              <w:rPr>
                <w:noProof/>
                <w:webHidden/>
              </w:rPr>
              <w:t>4</w:t>
            </w:r>
            <w:r w:rsidR="00E75F0F">
              <w:rPr>
                <w:noProof/>
                <w:webHidden/>
              </w:rPr>
              <w:fldChar w:fldCharType="end"/>
            </w:r>
          </w:hyperlink>
        </w:p>
        <w:p w14:paraId="6E0DEC75" w14:textId="5DFE4DA1"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54" w:history="1">
            <w:r w:rsidR="00E75F0F" w:rsidRPr="00571384">
              <w:rPr>
                <w:rStyle w:val="Hyperlink"/>
                <w:noProof/>
              </w:rPr>
              <w:t>Theory</w:t>
            </w:r>
            <w:r w:rsidR="00E75F0F">
              <w:rPr>
                <w:noProof/>
                <w:webHidden/>
              </w:rPr>
              <w:tab/>
            </w:r>
            <w:r w:rsidR="00E75F0F">
              <w:rPr>
                <w:noProof/>
                <w:webHidden/>
              </w:rPr>
              <w:fldChar w:fldCharType="begin"/>
            </w:r>
            <w:r w:rsidR="00E75F0F">
              <w:rPr>
                <w:noProof/>
                <w:webHidden/>
              </w:rPr>
              <w:instrText xml:space="preserve"> PAGEREF _Toc84787554 \h </w:instrText>
            </w:r>
            <w:r w:rsidR="00E75F0F">
              <w:rPr>
                <w:noProof/>
                <w:webHidden/>
              </w:rPr>
            </w:r>
            <w:r w:rsidR="00E75F0F">
              <w:rPr>
                <w:noProof/>
                <w:webHidden/>
              </w:rPr>
              <w:fldChar w:fldCharType="separate"/>
            </w:r>
            <w:r w:rsidR="00E75F0F">
              <w:rPr>
                <w:noProof/>
                <w:webHidden/>
              </w:rPr>
              <w:t>5</w:t>
            </w:r>
            <w:r w:rsidR="00E75F0F">
              <w:rPr>
                <w:noProof/>
                <w:webHidden/>
              </w:rPr>
              <w:fldChar w:fldCharType="end"/>
            </w:r>
          </w:hyperlink>
        </w:p>
        <w:p w14:paraId="27353400" w14:textId="5DB93082" w:rsidR="00E75F0F" w:rsidRDefault="00A16BB4">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5" w:history="1">
            <w:r w:rsidR="00E75F0F" w:rsidRPr="00571384">
              <w:rPr>
                <w:rStyle w:val="Hyperlink"/>
                <w:noProof/>
              </w:rPr>
              <w:t>Perceptional differences.</w:t>
            </w:r>
            <w:r w:rsidR="00E75F0F">
              <w:rPr>
                <w:noProof/>
                <w:webHidden/>
              </w:rPr>
              <w:tab/>
            </w:r>
            <w:r w:rsidR="00E75F0F">
              <w:rPr>
                <w:noProof/>
                <w:webHidden/>
              </w:rPr>
              <w:fldChar w:fldCharType="begin"/>
            </w:r>
            <w:r w:rsidR="00E75F0F">
              <w:rPr>
                <w:noProof/>
                <w:webHidden/>
              </w:rPr>
              <w:instrText xml:space="preserve"> PAGEREF _Toc84787555 \h </w:instrText>
            </w:r>
            <w:r w:rsidR="00E75F0F">
              <w:rPr>
                <w:noProof/>
                <w:webHidden/>
              </w:rPr>
            </w:r>
            <w:r w:rsidR="00E75F0F">
              <w:rPr>
                <w:noProof/>
                <w:webHidden/>
              </w:rPr>
              <w:fldChar w:fldCharType="separate"/>
            </w:r>
            <w:r w:rsidR="00E75F0F">
              <w:rPr>
                <w:noProof/>
                <w:webHidden/>
              </w:rPr>
              <w:t>5</w:t>
            </w:r>
            <w:r w:rsidR="00E75F0F">
              <w:rPr>
                <w:noProof/>
                <w:webHidden/>
              </w:rPr>
              <w:fldChar w:fldCharType="end"/>
            </w:r>
          </w:hyperlink>
        </w:p>
        <w:p w14:paraId="3F18A244" w14:textId="01B6C349" w:rsidR="00E75F0F" w:rsidRDefault="00A16BB4">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6" w:history="1">
            <w:r w:rsidR="00E75F0F" w:rsidRPr="00571384">
              <w:rPr>
                <w:rStyle w:val="Hyperlink"/>
                <w:noProof/>
              </w:rPr>
              <w:t>Facially communicated personality traits.</w:t>
            </w:r>
            <w:r w:rsidR="00E75F0F">
              <w:rPr>
                <w:noProof/>
                <w:webHidden/>
              </w:rPr>
              <w:tab/>
            </w:r>
            <w:r w:rsidR="00E75F0F">
              <w:rPr>
                <w:noProof/>
                <w:webHidden/>
              </w:rPr>
              <w:fldChar w:fldCharType="begin"/>
            </w:r>
            <w:r w:rsidR="00E75F0F">
              <w:rPr>
                <w:noProof/>
                <w:webHidden/>
              </w:rPr>
              <w:instrText xml:space="preserve"> PAGEREF _Toc84787556 \h </w:instrText>
            </w:r>
            <w:r w:rsidR="00E75F0F">
              <w:rPr>
                <w:noProof/>
                <w:webHidden/>
              </w:rPr>
            </w:r>
            <w:r w:rsidR="00E75F0F">
              <w:rPr>
                <w:noProof/>
                <w:webHidden/>
              </w:rPr>
              <w:fldChar w:fldCharType="separate"/>
            </w:r>
            <w:r w:rsidR="00E75F0F">
              <w:rPr>
                <w:noProof/>
                <w:webHidden/>
              </w:rPr>
              <w:t>6</w:t>
            </w:r>
            <w:r w:rsidR="00E75F0F">
              <w:rPr>
                <w:noProof/>
                <w:webHidden/>
              </w:rPr>
              <w:fldChar w:fldCharType="end"/>
            </w:r>
          </w:hyperlink>
        </w:p>
        <w:p w14:paraId="2F15E25F" w14:textId="20A1B444" w:rsidR="00E75F0F" w:rsidRDefault="00A16BB4">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7" w:history="1">
            <w:r w:rsidR="00E75F0F" w:rsidRPr="00571384">
              <w:rPr>
                <w:rStyle w:val="Hyperlink"/>
                <w:noProof/>
              </w:rPr>
              <w:t>The Basel Face Database.</w:t>
            </w:r>
            <w:r w:rsidR="00E75F0F">
              <w:rPr>
                <w:noProof/>
                <w:webHidden/>
              </w:rPr>
              <w:tab/>
            </w:r>
            <w:r w:rsidR="00E75F0F">
              <w:rPr>
                <w:noProof/>
                <w:webHidden/>
              </w:rPr>
              <w:fldChar w:fldCharType="begin"/>
            </w:r>
            <w:r w:rsidR="00E75F0F">
              <w:rPr>
                <w:noProof/>
                <w:webHidden/>
              </w:rPr>
              <w:instrText xml:space="preserve"> PAGEREF _Toc84787557 \h </w:instrText>
            </w:r>
            <w:r w:rsidR="00E75F0F">
              <w:rPr>
                <w:noProof/>
                <w:webHidden/>
              </w:rPr>
            </w:r>
            <w:r w:rsidR="00E75F0F">
              <w:rPr>
                <w:noProof/>
                <w:webHidden/>
              </w:rPr>
              <w:fldChar w:fldCharType="separate"/>
            </w:r>
            <w:r w:rsidR="00E75F0F">
              <w:rPr>
                <w:noProof/>
                <w:webHidden/>
              </w:rPr>
              <w:t>8</w:t>
            </w:r>
            <w:r w:rsidR="00E75F0F">
              <w:rPr>
                <w:noProof/>
                <w:webHidden/>
              </w:rPr>
              <w:fldChar w:fldCharType="end"/>
            </w:r>
          </w:hyperlink>
        </w:p>
        <w:p w14:paraId="759A1DEA" w14:textId="0BE528FE"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58" w:history="1">
            <w:r w:rsidR="00E75F0F" w:rsidRPr="00571384">
              <w:rPr>
                <w:rStyle w:val="Hyperlink"/>
                <w:noProof/>
              </w:rPr>
              <w:t>Hypotheses</w:t>
            </w:r>
            <w:r w:rsidR="00E75F0F">
              <w:rPr>
                <w:noProof/>
                <w:webHidden/>
              </w:rPr>
              <w:tab/>
            </w:r>
            <w:r w:rsidR="00E75F0F">
              <w:rPr>
                <w:noProof/>
                <w:webHidden/>
              </w:rPr>
              <w:fldChar w:fldCharType="begin"/>
            </w:r>
            <w:r w:rsidR="00E75F0F">
              <w:rPr>
                <w:noProof/>
                <w:webHidden/>
              </w:rPr>
              <w:instrText xml:space="preserve"> PAGEREF _Toc84787558 \h </w:instrText>
            </w:r>
            <w:r w:rsidR="00E75F0F">
              <w:rPr>
                <w:noProof/>
                <w:webHidden/>
              </w:rPr>
            </w:r>
            <w:r w:rsidR="00E75F0F">
              <w:rPr>
                <w:noProof/>
                <w:webHidden/>
              </w:rPr>
              <w:fldChar w:fldCharType="separate"/>
            </w:r>
            <w:r w:rsidR="00E75F0F">
              <w:rPr>
                <w:noProof/>
                <w:webHidden/>
              </w:rPr>
              <w:t>9</w:t>
            </w:r>
            <w:r w:rsidR="00E75F0F">
              <w:rPr>
                <w:noProof/>
                <w:webHidden/>
              </w:rPr>
              <w:fldChar w:fldCharType="end"/>
            </w:r>
          </w:hyperlink>
        </w:p>
        <w:p w14:paraId="347A9E2F" w14:textId="433AD3D6" w:rsidR="00E75F0F" w:rsidRDefault="00A16BB4">
          <w:pPr>
            <w:pStyle w:val="Verzeichnis1"/>
            <w:rPr>
              <w:rFonts w:asciiTheme="minorHAnsi" w:eastAsiaTheme="minorEastAsia" w:hAnsiTheme="minorHAnsi" w:cstheme="minorBidi"/>
              <w:noProof/>
              <w:kern w:val="0"/>
              <w:sz w:val="22"/>
              <w:szCs w:val="22"/>
              <w:lang w:val="de-CH" w:eastAsia="de-CH" w:bidi="ar-SA"/>
            </w:rPr>
          </w:pPr>
          <w:hyperlink w:anchor="_Toc84787559" w:history="1">
            <w:r w:rsidR="00E75F0F" w:rsidRPr="00571384">
              <w:rPr>
                <w:rStyle w:val="Hyperlink"/>
                <w:rFonts w:cstheme="minorHAnsi"/>
                <w:noProof/>
              </w:rPr>
              <w:t>Methods</w:t>
            </w:r>
            <w:r w:rsidR="00E75F0F">
              <w:rPr>
                <w:noProof/>
                <w:webHidden/>
              </w:rPr>
              <w:tab/>
            </w:r>
            <w:r w:rsidR="00E75F0F">
              <w:rPr>
                <w:noProof/>
                <w:webHidden/>
              </w:rPr>
              <w:fldChar w:fldCharType="begin"/>
            </w:r>
            <w:r w:rsidR="00E75F0F">
              <w:rPr>
                <w:noProof/>
                <w:webHidden/>
              </w:rPr>
              <w:instrText xml:space="preserve"> PAGEREF _Toc84787559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5F13346F" w14:textId="34E82D6A"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0" w:history="1">
            <w:r w:rsidR="00E75F0F" w:rsidRPr="00571384">
              <w:rPr>
                <w:rStyle w:val="Hyperlink"/>
                <w:noProof/>
              </w:rPr>
              <w:t>Participants</w:t>
            </w:r>
            <w:r w:rsidR="00E75F0F">
              <w:rPr>
                <w:noProof/>
                <w:webHidden/>
              </w:rPr>
              <w:tab/>
            </w:r>
            <w:r w:rsidR="00E75F0F">
              <w:rPr>
                <w:noProof/>
                <w:webHidden/>
              </w:rPr>
              <w:fldChar w:fldCharType="begin"/>
            </w:r>
            <w:r w:rsidR="00E75F0F">
              <w:rPr>
                <w:noProof/>
                <w:webHidden/>
              </w:rPr>
              <w:instrText xml:space="preserve"> PAGEREF _Toc84787560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7ECF6B79" w14:textId="17D48F99"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1" w:history="1">
            <w:r w:rsidR="00E75F0F" w:rsidRPr="00571384">
              <w:rPr>
                <w:rStyle w:val="Hyperlink"/>
                <w:noProof/>
              </w:rPr>
              <w:t>Design and Procedure</w:t>
            </w:r>
            <w:r w:rsidR="00E75F0F">
              <w:rPr>
                <w:noProof/>
                <w:webHidden/>
              </w:rPr>
              <w:tab/>
            </w:r>
            <w:r w:rsidR="00E75F0F">
              <w:rPr>
                <w:noProof/>
                <w:webHidden/>
              </w:rPr>
              <w:fldChar w:fldCharType="begin"/>
            </w:r>
            <w:r w:rsidR="00E75F0F">
              <w:rPr>
                <w:noProof/>
                <w:webHidden/>
              </w:rPr>
              <w:instrText xml:space="preserve"> PAGEREF _Toc84787561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765B0966" w14:textId="1E46BE0E"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2" w:history="1">
            <w:r w:rsidR="00E75F0F" w:rsidRPr="00571384">
              <w:rPr>
                <w:rStyle w:val="Hyperlink"/>
                <w:noProof/>
              </w:rPr>
              <w:t>Statistical Analysis</w:t>
            </w:r>
            <w:r w:rsidR="00E75F0F">
              <w:rPr>
                <w:noProof/>
                <w:webHidden/>
              </w:rPr>
              <w:tab/>
            </w:r>
            <w:r w:rsidR="00E75F0F">
              <w:rPr>
                <w:noProof/>
                <w:webHidden/>
              </w:rPr>
              <w:fldChar w:fldCharType="begin"/>
            </w:r>
            <w:r w:rsidR="00E75F0F">
              <w:rPr>
                <w:noProof/>
                <w:webHidden/>
              </w:rPr>
              <w:instrText xml:space="preserve"> PAGEREF _Toc84787562 \h </w:instrText>
            </w:r>
            <w:r w:rsidR="00E75F0F">
              <w:rPr>
                <w:noProof/>
                <w:webHidden/>
              </w:rPr>
            </w:r>
            <w:r w:rsidR="00E75F0F">
              <w:rPr>
                <w:noProof/>
                <w:webHidden/>
              </w:rPr>
              <w:fldChar w:fldCharType="separate"/>
            </w:r>
            <w:r w:rsidR="00E75F0F">
              <w:rPr>
                <w:noProof/>
                <w:webHidden/>
              </w:rPr>
              <w:t>13</w:t>
            </w:r>
            <w:r w:rsidR="00E75F0F">
              <w:rPr>
                <w:noProof/>
                <w:webHidden/>
              </w:rPr>
              <w:fldChar w:fldCharType="end"/>
            </w:r>
          </w:hyperlink>
        </w:p>
        <w:p w14:paraId="1D84856B" w14:textId="0188ED95" w:rsidR="00E75F0F" w:rsidRDefault="00A16BB4">
          <w:pPr>
            <w:pStyle w:val="Verzeichnis1"/>
            <w:rPr>
              <w:rFonts w:asciiTheme="minorHAnsi" w:eastAsiaTheme="minorEastAsia" w:hAnsiTheme="minorHAnsi" w:cstheme="minorBidi"/>
              <w:noProof/>
              <w:kern w:val="0"/>
              <w:sz w:val="22"/>
              <w:szCs w:val="22"/>
              <w:lang w:val="de-CH" w:eastAsia="de-CH" w:bidi="ar-SA"/>
            </w:rPr>
          </w:pPr>
          <w:hyperlink w:anchor="_Toc84787563" w:history="1">
            <w:r w:rsidR="00E75F0F" w:rsidRPr="00571384">
              <w:rPr>
                <w:rStyle w:val="Hyperlink"/>
                <w:noProof/>
                <w:lang w:eastAsia="en-US"/>
              </w:rPr>
              <w:t>Results</w:t>
            </w:r>
            <w:r w:rsidR="00E75F0F">
              <w:rPr>
                <w:noProof/>
                <w:webHidden/>
              </w:rPr>
              <w:tab/>
            </w:r>
            <w:r w:rsidR="00E75F0F">
              <w:rPr>
                <w:noProof/>
                <w:webHidden/>
              </w:rPr>
              <w:fldChar w:fldCharType="begin"/>
            </w:r>
            <w:r w:rsidR="00E75F0F">
              <w:rPr>
                <w:noProof/>
                <w:webHidden/>
              </w:rPr>
              <w:instrText xml:space="preserve"> PAGEREF _Toc84787563 \h </w:instrText>
            </w:r>
            <w:r w:rsidR="00E75F0F">
              <w:rPr>
                <w:noProof/>
                <w:webHidden/>
              </w:rPr>
            </w:r>
            <w:r w:rsidR="00E75F0F">
              <w:rPr>
                <w:noProof/>
                <w:webHidden/>
              </w:rPr>
              <w:fldChar w:fldCharType="separate"/>
            </w:r>
            <w:r w:rsidR="00E75F0F">
              <w:rPr>
                <w:noProof/>
                <w:webHidden/>
              </w:rPr>
              <w:t>14</w:t>
            </w:r>
            <w:r w:rsidR="00E75F0F">
              <w:rPr>
                <w:noProof/>
                <w:webHidden/>
              </w:rPr>
              <w:fldChar w:fldCharType="end"/>
            </w:r>
          </w:hyperlink>
        </w:p>
        <w:p w14:paraId="7FFF1AFB" w14:textId="20CF7683"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4" w:history="1">
            <w:r w:rsidR="00E75F0F" w:rsidRPr="00571384">
              <w:rPr>
                <w:rStyle w:val="Hyperlink"/>
                <w:noProof/>
              </w:rPr>
              <w:t>Confirmatory Analysis</w:t>
            </w:r>
            <w:r w:rsidR="00E75F0F">
              <w:rPr>
                <w:noProof/>
                <w:webHidden/>
              </w:rPr>
              <w:tab/>
            </w:r>
            <w:r w:rsidR="00E75F0F">
              <w:rPr>
                <w:noProof/>
                <w:webHidden/>
              </w:rPr>
              <w:fldChar w:fldCharType="begin"/>
            </w:r>
            <w:r w:rsidR="00E75F0F">
              <w:rPr>
                <w:noProof/>
                <w:webHidden/>
              </w:rPr>
              <w:instrText xml:space="preserve"> PAGEREF _Toc84787564 \h </w:instrText>
            </w:r>
            <w:r w:rsidR="00E75F0F">
              <w:rPr>
                <w:noProof/>
                <w:webHidden/>
              </w:rPr>
            </w:r>
            <w:r w:rsidR="00E75F0F">
              <w:rPr>
                <w:noProof/>
                <w:webHidden/>
              </w:rPr>
              <w:fldChar w:fldCharType="separate"/>
            </w:r>
            <w:r w:rsidR="00E75F0F">
              <w:rPr>
                <w:noProof/>
                <w:webHidden/>
              </w:rPr>
              <w:t>14</w:t>
            </w:r>
            <w:r w:rsidR="00E75F0F">
              <w:rPr>
                <w:noProof/>
                <w:webHidden/>
              </w:rPr>
              <w:fldChar w:fldCharType="end"/>
            </w:r>
          </w:hyperlink>
        </w:p>
        <w:p w14:paraId="78BB0977" w14:textId="6BBD5174"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5" w:history="1">
            <w:r w:rsidR="00E75F0F" w:rsidRPr="00571384">
              <w:rPr>
                <w:rStyle w:val="Hyperlink"/>
                <w:noProof/>
              </w:rPr>
              <w:t>Exploratory Analysis</w:t>
            </w:r>
            <w:r w:rsidR="00E75F0F">
              <w:rPr>
                <w:noProof/>
                <w:webHidden/>
              </w:rPr>
              <w:tab/>
            </w:r>
            <w:r w:rsidR="00E75F0F">
              <w:rPr>
                <w:noProof/>
                <w:webHidden/>
              </w:rPr>
              <w:fldChar w:fldCharType="begin"/>
            </w:r>
            <w:r w:rsidR="00E75F0F">
              <w:rPr>
                <w:noProof/>
                <w:webHidden/>
              </w:rPr>
              <w:instrText xml:space="preserve"> PAGEREF _Toc84787565 \h </w:instrText>
            </w:r>
            <w:r w:rsidR="00E75F0F">
              <w:rPr>
                <w:noProof/>
                <w:webHidden/>
              </w:rPr>
            </w:r>
            <w:r w:rsidR="00E75F0F">
              <w:rPr>
                <w:noProof/>
                <w:webHidden/>
              </w:rPr>
              <w:fldChar w:fldCharType="separate"/>
            </w:r>
            <w:r w:rsidR="00E75F0F">
              <w:rPr>
                <w:noProof/>
                <w:webHidden/>
              </w:rPr>
              <w:t>18</w:t>
            </w:r>
            <w:r w:rsidR="00E75F0F">
              <w:rPr>
                <w:noProof/>
                <w:webHidden/>
              </w:rPr>
              <w:fldChar w:fldCharType="end"/>
            </w:r>
          </w:hyperlink>
        </w:p>
        <w:p w14:paraId="3A6704DB" w14:textId="33148E8F" w:rsidR="00E75F0F" w:rsidRDefault="00A16BB4">
          <w:pPr>
            <w:pStyle w:val="Verzeichnis1"/>
            <w:rPr>
              <w:rFonts w:asciiTheme="minorHAnsi" w:eastAsiaTheme="minorEastAsia" w:hAnsiTheme="minorHAnsi" w:cstheme="minorBidi"/>
              <w:noProof/>
              <w:kern w:val="0"/>
              <w:sz w:val="22"/>
              <w:szCs w:val="22"/>
              <w:lang w:val="de-CH" w:eastAsia="de-CH" w:bidi="ar-SA"/>
            </w:rPr>
          </w:pPr>
          <w:hyperlink w:anchor="_Toc84787566" w:history="1">
            <w:r w:rsidR="00E75F0F" w:rsidRPr="00571384">
              <w:rPr>
                <w:rStyle w:val="Hyperlink"/>
                <w:noProof/>
                <w:lang w:eastAsia="en-US"/>
              </w:rPr>
              <w:t>Discussion</w:t>
            </w:r>
            <w:r w:rsidR="00E75F0F">
              <w:rPr>
                <w:noProof/>
                <w:webHidden/>
              </w:rPr>
              <w:tab/>
            </w:r>
            <w:r w:rsidR="00E75F0F">
              <w:rPr>
                <w:noProof/>
                <w:webHidden/>
              </w:rPr>
              <w:fldChar w:fldCharType="begin"/>
            </w:r>
            <w:r w:rsidR="00E75F0F">
              <w:rPr>
                <w:noProof/>
                <w:webHidden/>
              </w:rPr>
              <w:instrText xml:space="preserve"> PAGEREF _Toc84787566 \h </w:instrText>
            </w:r>
            <w:r w:rsidR="00E75F0F">
              <w:rPr>
                <w:noProof/>
                <w:webHidden/>
              </w:rPr>
            </w:r>
            <w:r w:rsidR="00E75F0F">
              <w:rPr>
                <w:noProof/>
                <w:webHidden/>
              </w:rPr>
              <w:fldChar w:fldCharType="separate"/>
            </w:r>
            <w:r w:rsidR="00E75F0F">
              <w:rPr>
                <w:noProof/>
                <w:webHidden/>
              </w:rPr>
              <w:t>22</w:t>
            </w:r>
            <w:r w:rsidR="00E75F0F">
              <w:rPr>
                <w:noProof/>
                <w:webHidden/>
              </w:rPr>
              <w:fldChar w:fldCharType="end"/>
            </w:r>
          </w:hyperlink>
        </w:p>
        <w:p w14:paraId="1D320B52" w14:textId="56612FB8" w:rsidR="00E75F0F" w:rsidRDefault="00A16BB4">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7" w:history="1">
            <w:r w:rsidR="00E75F0F" w:rsidRPr="00571384">
              <w:rPr>
                <w:rStyle w:val="Hyperlink"/>
                <w:noProof/>
                <w:lang w:eastAsia="en-US"/>
              </w:rPr>
              <w:t xml:space="preserve">Future </w:t>
            </w:r>
            <w:r w:rsidR="00E75F0F" w:rsidRPr="00571384">
              <w:rPr>
                <w:rStyle w:val="Hyperlink"/>
                <w:noProof/>
              </w:rPr>
              <w:t>Research</w:t>
            </w:r>
            <w:r w:rsidR="00E75F0F">
              <w:rPr>
                <w:noProof/>
                <w:webHidden/>
              </w:rPr>
              <w:tab/>
            </w:r>
            <w:r w:rsidR="00E75F0F">
              <w:rPr>
                <w:noProof/>
                <w:webHidden/>
              </w:rPr>
              <w:fldChar w:fldCharType="begin"/>
            </w:r>
            <w:r w:rsidR="00E75F0F">
              <w:rPr>
                <w:noProof/>
                <w:webHidden/>
              </w:rPr>
              <w:instrText xml:space="preserve"> PAGEREF _Toc84787567 \h </w:instrText>
            </w:r>
            <w:r w:rsidR="00E75F0F">
              <w:rPr>
                <w:noProof/>
                <w:webHidden/>
              </w:rPr>
            </w:r>
            <w:r w:rsidR="00E75F0F">
              <w:rPr>
                <w:noProof/>
                <w:webHidden/>
              </w:rPr>
              <w:fldChar w:fldCharType="separate"/>
            </w:r>
            <w:r w:rsidR="00E75F0F">
              <w:rPr>
                <w:noProof/>
                <w:webHidden/>
              </w:rPr>
              <w:t>24</w:t>
            </w:r>
            <w:r w:rsidR="00E75F0F">
              <w:rPr>
                <w:noProof/>
                <w:webHidden/>
              </w:rPr>
              <w:fldChar w:fldCharType="end"/>
            </w:r>
          </w:hyperlink>
        </w:p>
        <w:p w14:paraId="23E90063" w14:textId="6BC780E5" w:rsidR="00E75F0F" w:rsidRDefault="00A16BB4">
          <w:pPr>
            <w:pStyle w:val="Verzeichnis1"/>
            <w:rPr>
              <w:rFonts w:asciiTheme="minorHAnsi" w:eastAsiaTheme="minorEastAsia" w:hAnsiTheme="minorHAnsi" w:cstheme="minorBidi"/>
              <w:noProof/>
              <w:kern w:val="0"/>
              <w:sz w:val="22"/>
              <w:szCs w:val="22"/>
              <w:lang w:val="de-CH" w:eastAsia="de-CH" w:bidi="ar-SA"/>
            </w:rPr>
          </w:pPr>
          <w:hyperlink w:anchor="_Toc84787568" w:history="1">
            <w:r w:rsidR="00E75F0F" w:rsidRPr="00571384">
              <w:rPr>
                <w:rStyle w:val="Hyperlink"/>
                <w:rFonts w:cstheme="minorHAnsi"/>
                <w:noProof/>
              </w:rPr>
              <w:t>Reference</w:t>
            </w:r>
            <w:r w:rsidR="00E75F0F">
              <w:rPr>
                <w:noProof/>
                <w:webHidden/>
              </w:rPr>
              <w:tab/>
            </w:r>
            <w:r w:rsidR="00E75F0F">
              <w:rPr>
                <w:noProof/>
                <w:webHidden/>
              </w:rPr>
              <w:fldChar w:fldCharType="begin"/>
            </w:r>
            <w:r w:rsidR="00E75F0F">
              <w:rPr>
                <w:noProof/>
                <w:webHidden/>
              </w:rPr>
              <w:instrText xml:space="preserve"> PAGEREF _Toc84787568 \h </w:instrText>
            </w:r>
            <w:r w:rsidR="00E75F0F">
              <w:rPr>
                <w:noProof/>
                <w:webHidden/>
              </w:rPr>
            </w:r>
            <w:r w:rsidR="00E75F0F">
              <w:rPr>
                <w:noProof/>
                <w:webHidden/>
              </w:rPr>
              <w:fldChar w:fldCharType="separate"/>
            </w:r>
            <w:r w:rsidR="00E75F0F">
              <w:rPr>
                <w:noProof/>
                <w:webHidden/>
              </w:rPr>
              <w:t>27</w:t>
            </w:r>
            <w:r w:rsidR="00E75F0F">
              <w:rPr>
                <w:noProof/>
                <w:webHidden/>
              </w:rPr>
              <w:fldChar w:fldCharType="end"/>
            </w:r>
          </w:hyperlink>
        </w:p>
        <w:p w14:paraId="47584786" w14:textId="3CC0A743" w:rsidR="006E172F" w:rsidRPr="000E1A9C" w:rsidRDefault="00CD736D">
          <w:r>
            <w:rPr>
              <w:rFonts w:cs="Mangal"/>
              <w:szCs w:val="21"/>
            </w:rPr>
            <w:fldChar w:fldCharType="end"/>
          </w:r>
        </w:p>
      </w:sdtContent>
    </w:sdt>
    <w:p w14:paraId="3DA18257" w14:textId="644D0857" w:rsidR="002050A4" w:rsidRPr="000E1A9C" w:rsidRDefault="002050A4"/>
    <w:p w14:paraId="0E86D500" w14:textId="657461E7" w:rsidR="002D022C" w:rsidRPr="00056419" w:rsidRDefault="002D022C" w:rsidP="00056419">
      <w:pPr>
        <w:pStyle w:val="Alias"/>
      </w:pPr>
      <w:bookmarkStart w:id="6" w:name="_Toc73444232"/>
      <w:bookmarkStart w:id="7" w:name="_Toc73461010"/>
      <w:bookmarkStart w:id="8" w:name="_Toc73461154"/>
      <w:bookmarkStart w:id="9" w:name="_Toc73461184"/>
      <w:bookmarkStart w:id="10" w:name="_Toc73461218"/>
      <w:bookmarkStart w:id="11" w:name="_Toc73461233"/>
      <w:r w:rsidRPr="00056419">
        <w:lastRenderedPageBreak/>
        <w:t>Acknowledgement</w:t>
      </w:r>
      <w:bookmarkEnd w:id="6"/>
      <w:bookmarkEnd w:id="7"/>
      <w:bookmarkEnd w:id="8"/>
      <w:bookmarkEnd w:id="9"/>
      <w:bookmarkEnd w:id="10"/>
      <w:bookmarkEnd w:id="11"/>
    </w:p>
    <w:p w14:paraId="65A62050" w14:textId="77777777" w:rsidR="002D022C" w:rsidRPr="00056419" w:rsidRDefault="002D022C" w:rsidP="00056419">
      <w:pPr>
        <w:pStyle w:val="Alias"/>
      </w:pPr>
      <w:bookmarkStart w:id="12" w:name="_Toc73444233"/>
      <w:bookmarkStart w:id="13" w:name="_Toc73461011"/>
      <w:bookmarkStart w:id="14" w:name="_Toc73461155"/>
      <w:bookmarkStart w:id="15" w:name="_Toc73461185"/>
      <w:bookmarkStart w:id="16" w:name="_Toc73461219"/>
      <w:bookmarkStart w:id="17" w:name="_Toc73461234"/>
      <w:r w:rsidRPr="00056419">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3736D2F2" w14:textId="1417C329" w:rsidR="002D022C" w:rsidRPr="000E1A9C" w:rsidRDefault="00E75F0F">
      <w:pPr>
        <w:suppressAutoHyphens w:val="0"/>
        <w:autoSpaceDN/>
        <w:spacing w:after="160" w:line="259" w:lineRule="auto"/>
        <w:ind w:firstLine="0"/>
        <w:textAlignment w:val="auto"/>
        <w:rPr>
          <w:rFonts w:cstheme="minorHAnsi"/>
          <w:b/>
          <w:bCs/>
          <w:szCs w:val="28"/>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C050C1">
        <w:rPr>
          <w:rFonts w:cstheme="minorHAnsi"/>
          <w:noProof/>
          <w:u w:val="single"/>
        </w:rPr>
        <w:t>12 October 2021</w:t>
      </w:r>
      <w:r>
        <w:rPr>
          <w:rFonts w:cstheme="minorHAnsi"/>
          <w:u w:val="single"/>
        </w:rPr>
        <w:fldChar w:fldCharType="end"/>
      </w:r>
      <w:r w:rsidR="00862E85">
        <w:rPr>
          <w:rFonts w:cstheme="minorHAnsi"/>
        </w:rPr>
        <w:t>________</w:t>
      </w:r>
      <w:r w:rsidR="0027392D">
        <w:rPr>
          <w:rFonts w:cstheme="minorHAnsi"/>
        </w:rPr>
        <w:t>_________</w:t>
      </w:r>
      <w:r w:rsidR="00862E85">
        <w:rPr>
          <w:rFonts w:cstheme="minorHAnsi"/>
        </w:rPr>
        <w:tab/>
      </w:r>
      <w:r w:rsidR="00862E85">
        <w:rPr>
          <w:rFonts w:cstheme="minorHAnsi"/>
        </w:rPr>
        <w:tab/>
        <w:t>_______________________________</w:t>
      </w:r>
      <w:r w:rsidR="002D022C" w:rsidRPr="000E1A9C">
        <w:rPr>
          <w:rFonts w:cstheme="minorHAnsi"/>
        </w:rPr>
        <w:br w:type="page"/>
      </w:r>
    </w:p>
    <w:p w14:paraId="44A6C857" w14:textId="02003540" w:rsidR="002D022C" w:rsidRDefault="002D022C" w:rsidP="00056419">
      <w:pPr>
        <w:pStyle w:val="Alias"/>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r w:rsidRPr="000E1A9C">
        <w:lastRenderedPageBreak/>
        <w:t>Abstract</w:t>
      </w:r>
      <w:bookmarkEnd w:id="18"/>
      <w:bookmarkEnd w:id="19"/>
      <w:bookmarkEnd w:id="20"/>
      <w:bookmarkEnd w:id="21"/>
      <w:bookmarkEnd w:id="22"/>
      <w:bookmarkEnd w:id="23"/>
      <w:bookmarkEnd w:id="24"/>
      <w:bookmarkEnd w:id="25"/>
      <w:bookmarkEnd w:id="26"/>
      <w:bookmarkEnd w:id="27"/>
      <w:bookmarkEnd w:id="28"/>
    </w:p>
    <w:p w14:paraId="7C29AC5D" w14:textId="779D777F" w:rsidR="00222DE6" w:rsidRDefault="00D306C0" w:rsidP="001109F7">
      <w:bookmarkStart w:id="29" w:name="_Toc72686986"/>
      <w:bookmarkStart w:id="30" w:name="_Toc73444073"/>
      <w:bookmarkStart w:id="31" w:name="_Toc73444205"/>
      <w:bookmarkStart w:id="32" w:name="_Toc73444235"/>
      <w:bookmarkStart w:id="33" w:name="_Toc73461013"/>
      <w:bookmarkStart w:id="34" w:name="_Toc73461084"/>
      <w:bookmarkStart w:id="35" w:name="_Toc73461142"/>
      <w:bookmarkStart w:id="36" w:name="_Toc73461157"/>
      <w:bookmarkStart w:id="37" w:name="_Toc73461187"/>
      <w:bookmarkStart w:id="38" w:name="_Toc73461221"/>
      <w:bookmarkStart w:id="39" w:name="_Toc73461236"/>
      <w:r>
        <w:t xml:space="preserve">Ostracism can change </w:t>
      </w:r>
      <w:r w:rsidR="001109F7">
        <w:t>a</w:t>
      </w:r>
      <w:r>
        <w:t xml:space="preserve"> victim’s perception of social information. </w:t>
      </w:r>
      <w:r w:rsidR="001109F7">
        <w:t>Particularly</w:t>
      </w:r>
      <w:r w:rsidR="00222DE6" w:rsidRPr="00222DE6">
        <w:t>, socially excluded individuals were found to differ from included individuals in their perception of personality traits</w:t>
      </w:r>
      <w:r>
        <w:t xml:space="preserve"> conveyed by faces</w:t>
      </w:r>
      <w:r w:rsidR="00222DE6" w:rsidRPr="00222DE6">
        <w:t xml:space="preserve">. Most importantly, their view of various </w:t>
      </w:r>
      <w:r w:rsidR="001109F7">
        <w:t xml:space="preserve">facial </w:t>
      </w:r>
      <w:r w:rsidR="00222DE6" w:rsidRPr="00222DE6">
        <w:t>personality traits became more differentiated and their preference for the studied trait</w:t>
      </w:r>
      <w:r w:rsidR="001109F7">
        <w:t xml:space="preserve"> extraversion</w:t>
      </w:r>
      <w:r w:rsidR="00222DE6" w:rsidRPr="00222DE6">
        <w:t xml:space="preserve"> changed. This study, conducted in an online design, seeks to answer two main hypotheses that extend the </w:t>
      </w:r>
      <w:r w:rsidR="00E75F0F">
        <w:t>previous</w:t>
      </w:r>
      <w:r w:rsidR="00222DE6" w:rsidRPr="00222DE6">
        <w:t xml:space="preserve"> literature</w:t>
      </w:r>
      <w:r w:rsidR="001109F7">
        <w:t xml:space="preserve"> by including all Big Five traits</w:t>
      </w:r>
      <w:r w:rsidR="00222DE6" w:rsidRPr="00222DE6">
        <w:t xml:space="preserv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w:t>
      </w:r>
      <w:r w:rsidR="00D56C25">
        <w:t xml:space="preserve">socially </w:t>
      </w:r>
      <w:r w:rsidR="003B565A" w:rsidRPr="003B565A">
        <w:t xml:space="preserve">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00222DE6"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699C27BB" w14:textId="3D311A20" w:rsidR="00262003" w:rsidRPr="000E1A9C" w:rsidRDefault="00262003" w:rsidP="00056419">
      <w:pPr>
        <w:pStyle w:val="Alias"/>
      </w:pPr>
      <w:r w:rsidRPr="000E1A9C">
        <w:t>Keywords</w:t>
      </w:r>
      <w:bookmarkEnd w:id="29"/>
      <w:bookmarkEnd w:id="30"/>
      <w:bookmarkEnd w:id="31"/>
      <w:bookmarkEnd w:id="32"/>
      <w:bookmarkEnd w:id="33"/>
      <w:bookmarkEnd w:id="34"/>
      <w:bookmarkEnd w:id="35"/>
      <w:bookmarkEnd w:id="36"/>
      <w:bookmarkEnd w:id="37"/>
      <w:bookmarkEnd w:id="38"/>
      <w:bookmarkEnd w:id="39"/>
    </w:p>
    <w:p w14:paraId="783335D0" w14:textId="21B7F9BE" w:rsidR="00211475" w:rsidRPr="000E1A9C" w:rsidRDefault="001C7EE4" w:rsidP="00862E85">
      <w:r>
        <w:t>Personality</w:t>
      </w:r>
      <w:r w:rsidR="00862E85">
        <w:t xml:space="preserve">, </w:t>
      </w:r>
      <w:r>
        <w:t>Big Five</w:t>
      </w:r>
      <w:r w:rsidR="00862E85">
        <w:t xml:space="preserve">, </w:t>
      </w:r>
      <w:r>
        <w:t>Social exclusion</w:t>
      </w:r>
      <w:r w:rsidR="00862E85">
        <w:t xml:space="preserve">, </w:t>
      </w:r>
      <w:r>
        <w:t>Ostracism</w:t>
      </w:r>
      <w:r w:rsidR="00862E85">
        <w:t xml:space="preserve">, </w:t>
      </w:r>
      <w:r>
        <w:t>Person perception</w:t>
      </w:r>
      <w:r w:rsidR="00862E85">
        <w:t xml:space="preserve">, </w:t>
      </w:r>
      <w:r w:rsidR="00211475">
        <w:t>Faces</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0" w:name="_Toc72686987"/>
      <w:bookmarkStart w:id="41" w:name="_Toc73444074"/>
      <w:bookmarkStart w:id="42" w:name="_Toc73444206"/>
      <w:bookmarkStart w:id="43" w:name="_Toc73444236"/>
      <w:bookmarkStart w:id="44" w:name="_Toc73461014"/>
      <w:bookmarkStart w:id="45" w:name="_Toc73461085"/>
      <w:bookmarkStart w:id="46" w:name="_Toc73461143"/>
      <w:bookmarkStart w:id="47" w:name="_Toc73461158"/>
      <w:bookmarkStart w:id="48" w:name="_Toc73461188"/>
      <w:bookmarkStart w:id="49" w:name="_Toc73461222"/>
      <w:bookmarkStart w:id="50" w:name="_Toc73461237"/>
      <w:r w:rsidRPr="000E1A9C">
        <w:br w:type="page"/>
      </w:r>
    </w:p>
    <w:p w14:paraId="37EAE1AB" w14:textId="4B56BBCE" w:rsidR="00754B80" w:rsidRPr="000E1A9C" w:rsidRDefault="00754B80" w:rsidP="009318C8">
      <w:pPr>
        <w:pStyle w:val="berschrift1"/>
        <w:ind w:left="360"/>
      </w:pPr>
      <w:bookmarkStart w:id="51" w:name="_Toc84787553"/>
      <w:r w:rsidRPr="000E1A9C">
        <w:lastRenderedPageBreak/>
        <w:t>Introduction</w:t>
      </w:r>
      <w:bookmarkEnd w:id="40"/>
      <w:bookmarkEnd w:id="41"/>
      <w:bookmarkEnd w:id="42"/>
      <w:bookmarkEnd w:id="43"/>
      <w:bookmarkEnd w:id="44"/>
      <w:bookmarkEnd w:id="45"/>
      <w:bookmarkEnd w:id="46"/>
      <w:bookmarkEnd w:id="47"/>
      <w:bookmarkEnd w:id="48"/>
      <w:bookmarkEnd w:id="49"/>
      <w:bookmarkEnd w:id="50"/>
      <w:bookmarkEnd w:id="51"/>
    </w:p>
    <w:p w14:paraId="3ECE3817" w14:textId="5ACDEF69"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D123B6" w:rsidRPr="00D123B6">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D123B6" w:rsidRPr="00D123B6">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D123B6" w:rsidRPr="00D123B6">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D123B6" w:rsidRPr="00D123B6">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 xml:space="preserve">Causes for loneliness are numerous and can be divided into five factors: </w:t>
      </w:r>
      <w:r w:rsidR="00F45FA4">
        <w:t>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02410C" w:rsidRPr="0002410C">
        <w:rPr>
          <w:rFonts w:cs="Times New Roman"/>
        </w:rPr>
        <w:t>(</w:t>
      </w:r>
      <w:proofErr w:type="spellStart"/>
      <w:r w:rsidR="0002410C" w:rsidRPr="0002410C">
        <w:rPr>
          <w:rFonts w:cs="Times New Roman"/>
        </w:rPr>
        <w:t>Rokach</w:t>
      </w:r>
      <w:proofErr w:type="spellEnd"/>
      <w:r w:rsidR="0002410C" w:rsidRPr="0002410C">
        <w:rPr>
          <w:rFonts w:cs="Times New Roman"/>
        </w:rPr>
        <w:t xml:space="preserve">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D123B6" w:rsidRPr="00D123B6">
        <w:rPr>
          <w:rFonts w:cs="Times New Roman"/>
        </w:rPr>
        <w:t>(K. D. Williams, 2006)</w:t>
      </w:r>
      <w:r w:rsidR="00DA56D2">
        <w:fldChar w:fldCharType="end"/>
      </w:r>
      <w:r w:rsidR="00DA56D2">
        <w:t xml:space="preserve">. </w:t>
      </w:r>
    </w:p>
    <w:p w14:paraId="4AFD7A1C" w14:textId="126D8A90" w:rsidR="008435EE"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D123B6" w:rsidRPr="00D123B6">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D123B6" w:rsidRPr="00D123B6">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w:t>
      </w:r>
      <w:r w:rsidR="001F5EB2">
        <w:t>being ignored in a group</w:t>
      </w:r>
      <w:r w:rsidR="00BD0123" w:rsidRPr="000E1A9C">
        <w:t xml:space="preserve"> conversation.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4D50EA" w:rsidRPr="004D50EA">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605052">
        <w:instrText xml:space="preserve"> ADDIN ZOTERO_ITEM CSL_CITATION {"citationID":"43PdkhIs","properties":{"formattedCitation":"(DeWall &amp; Bushman, 2011; K. D. Williams et al., 2000; K. D. Williams, 2007)","plainCitation":"(DeWall &amp; Bushman, 2011; K. D. Williams et al., 2000; K. D. Williams, 2007)","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605052" w:rsidRPr="00605052">
        <w:rPr>
          <w:rFonts w:cs="Times New Roman"/>
        </w:rPr>
        <w:t>(DeWall &amp; Bushman, 2011; K. D. Williams et al., 2000; K. D. Williams, 2007)</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D123B6" w:rsidRPr="00D123B6">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lastRenderedPageBreak/>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2" w:name="_Toc73461015"/>
      <w:bookmarkStart w:id="53" w:name="_Toc73461086"/>
      <w:bookmarkStart w:id="54" w:name="_Toc73461144"/>
      <w:bookmarkStart w:id="55" w:name="_Toc73461159"/>
      <w:bookmarkStart w:id="56" w:name="_Toc73461189"/>
      <w:bookmarkStart w:id="57" w:name="_Toc73461223"/>
      <w:bookmarkStart w:id="58"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4EB3E901" w14:textId="22122254" w:rsidR="006E172F" w:rsidRDefault="006E172F" w:rsidP="00025F3B">
      <w:pPr>
        <w:pStyle w:val="berschrift2"/>
        <w:rPr>
          <w:rStyle w:val="berschrift2Zchn"/>
          <w:b/>
        </w:rPr>
      </w:pPr>
      <w:bookmarkStart w:id="59" w:name="_Toc84787554"/>
      <w:r w:rsidRPr="00025F3B">
        <w:rPr>
          <w:rStyle w:val="berschrift2Zchn"/>
          <w:b/>
        </w:rPr>
        <w:t>Theory</w:t>
      </w:r>
      <w:bookmarkEnd w:id="52"/>
      <w:bookmarkEnd w:id="53"/>
      <w:bookmarkEnd w:id="54"/>
      <w:bookmarkEnd w:id="55"/>
      <w:bookmarkEnd w:id="56"/>
      <w:bookmarkEnd w:id="57"/>
      <w:bookmarkEnd w:id="58"/>
      <w:bookmarkEnd w:id="59"/>
    </w:p>
    <w:p w14:paraId="7DB056D8" w14:textId="126C3FBC" w:rsidR="00B65149" w:rsidRDefault="00C44D77" w:rsidP="00E26E13">
      <w:r>
        <w:t xml:space="preserve">To support the later hypotheses, two connections need a basis in literature. First, there </w:t>
      </w:r>
      <w:proofErr w:type="gramStart"/>
      <w:r>
        <w:t>has to</w:t>
      </w:r>
      <w:proofErr w:type="gramEnd"/>
      <w:r>
        <w:t xml:space="preserve"> be a change in perception following an ostracism experience and second, </w:t>
      </w:r>
      <w:r w:rsidR="0071326C">
        <w:t xml:space="preserve">individuals should be able to infer personality traits from only facial images. </w:t>
      </w:r>
    </w:p>
    <w:p w14:paraId="6F5A8AC6" w14:textId="585BB30D" w:rsidR="00F52F37" w:rsidRDefault="00087785" w:rsidP="00E26E13">
      <w:bookmarkStart w:id="60" w:name="_Toc84787555"/>
      <w:r w:rsidRPr="00056419">
        <w:rPr>
          <w:rStyle w:val="berschrift3Zchn"/>
        </w:rPr>
        <w:t>Perceptional differences</w:t>
      </w:r>
      <w:r w:rsidR="00056419">
        <w:rPr>
          <w:rStyle w:val="berschrift3Zchn"/>
        </w:rPr>
        <w:t>.</w:t>
      </w:r>
      <w:bookmarkEnd w:id="60"/>
      <w:r w:rsidR="008542EB">
        <w:rPr>
          <w:b/>
          <w:bCs/>
        </w:rPr>
        <w:t xml:space="preserve">    </w:t>
      </w:r>
      <w:r w:rsidR="00D52366"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D123B6" w:rsidRPr="00D123B6">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D123B6" w:rsidRPr="00D123B6">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D123B6" w:rsidRPr="00D123B6">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D123B6" w:rsidRPr="00D123B6">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D123B6" w:rsidRPr="00D123B6">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D123B6" w:rsidRPr="00D123B6">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D123B6" w:rsidRPr="00D123B6">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D123B6" w:rsidRPr="00D123B6">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lastRenderedPageBreak/>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26FFFF79" w:rsidR="00E66803" w:rsidRDefault="00A74D89" w:rsidP="008F58D7">
      <w:r>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21CE0" w:rsidRPr="00A21CE0">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7B3FC7">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language":"en","page":"12","source":"Zotero","title":"Conservation of Resources","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7B3FC7" w:rsidRPr="007B3FC7">
        <w:rPr>
          <w:rFonts w:cs="Times New Roman"/>
        </w:rPr>
        <w:t>(Hobfoll,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7B3FC7" w:rsidRPr="007B3FC7">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ED2C49" w:rsidRPr="00ED2C49">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ED2C49" w:rsidRPr="00ED2C49">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771C52" w:rsidRPr="00771C52">
        <w:rPr>
          <w:rFonts w:cs="Times New Roman"/>
        </w:rPr>
        <w:t>(</w:t>
      </w:r>
      <w:proofErr w:type="spellStart"/>
      <w:r w:rsidR="00771C52" w:rsidRPr="00771C52">
        <w:rPr>
          <w:rFonts w:cs="Times New Roman"/>
        </w:rPr>
        <w:t>Riskind</w:t>
      </w:r>
      <w:proofErr w:type="spellEnd"/>
      <w:r w:rsidR="00771C52" w:rsidRPr="00771C52">
        <w:rPr>
          <w:rFonts w:cs="Times New Roman"/>
        </w:rPr>
        <w:t xml:space="preserve">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771C52" w:rsidRPr="00771C52">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E66803" w:rsidRPr="00E66803">
        <w:rPr>
          <w:rFonts w:cs="Times New Roman"/>
        </w:rPr>
        <w:t>(</w:t>
      </w:r>
      <w:proofErr w:type="spellStart"/>
      <w:r w:rsidR="00E66803" w:rsidRPr="00E66803">
        <w:rPr>
          <w:rFonts w:cs="Times New Roman"/>
        </w:rPr>
        <w:t>Stefanucci</w:t>
      </w:r>
      <w:proofErr w:type="spellEnd"/>
      <w:r w:rsidR="00E66803" w:rsidRPr="00E66803">
        <w:rPr>
          <w:rFonts w:cs="Times New Roman"/>
        </w:rPr>
        <w:t xml:space="preserve">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E66803" w:rsidRPr="00E66803">
        <w:rPr>
          <w:rFonts w:cs="Times New Roman"/>
        </w:rPr>
        <w:t>(</w:t>
      </w:r>
      <w:proofErr w:type="spellStart"/>
      <w:r w:rsidR="00E66803" w:rsidRPr="00E66803">
        <w:rPr>
          <w:rFonts w:cs="Times New Roman"/>
        </w:rPr>
        <w:t>Stefanucci</w:t>
      </w:r>
      <w:proofErr w:type="spellEnd"/>
      <w:r w:rsidR="00E66803" w:rsidRPr="00E66803">
        <w:rPr>
          <w:rFonts w:cs="Times New Roman"/>
        </w:rPr>
        <w:t xml:space="preserve"> et al., 2008)</w:t>
      </w:r>
      <w:r w:rsidR="00E66803">
        <w:fldChar w:fldCharType="end"/>
      </w:r>
      <w:r w:rsidR="00771C52">
        <w:t>.</w:t>
      </w:r>
    </w:p>
    <w:p w14:paraId="0A70FA84" w14:textId="3E7704EE"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DC2850" w:rsidRPr="00DC2850">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lastRenderedPageBreak/>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39BA4C9B" w14:textId="696BDCC9" w:rsidR="00B81EB0" w:rsidRDefault="004F53C1" w:rsidP="00D9459E">
      <w:bookmarkStart w:id="61" w:name="_Toc84787556"/>
      <w:r w:rsidRPr="00FD0278">
        <w:rPr>
          <w:rStyle w:val="berschrift3Zchn"/>
        </w:rPr>
        <w:t>F</w:t>
      </w:r>
      <w:r w:rsidR="00087785" w:rsidRPr="00FD0278">
        <w:rPr>
          <w:rStyle w:val="berschrift3Zchn"/>
        </w:rPr>
        <w:t>acially communicated personality traits</w:t>
      </w:r>
      <w:r w:rsidR="00434642" w:rsidRPr="00FD0278">
        <w:rPr>
          <w:rStyle w:val="berschrift3Zchn"/>
        </w:rPr>
        <w:t>.</w:t>
      </w:r>
      <w:bookmarkEnd w:id="61"/>
      <w:r w:rsidR="005F2650">
        <w:rPr>
          <w:rStyle w:val="Funotenzeichen"/>
          <w:b/>
          <w:bCs/>
        </w:rPr>
        <w:footnoteReference w:id="1"/>
      </w:r>
      <w:r w:rsidR="00434642">
        <w:rPr>
          <w:b/>
          <w:bCs/>
        </w:rPr>
        <w:t xml:space="preserve"> </w:t>
      </w:r>
      <w:r w:rsidR="008542EB">
        <w:rPr>
          <w:b/>
          <w:bCs/>
        </w:rPr>
        <w:t xml:space="preserve">   </w:t>
      </w:r>
      <w:r w:rsidR="007173DB" w:rsidRPr="007173DB">
        <w:t>In a 2020 study, a cascade of artificial neural networks was trained to predict</w:t>
      </w:r>
      <w:r w:rsidR="00B81EB0">
        <w:t xml:space="preserve"> self-reported</w:t>
      </w:r>
      <w:r w:rsidR="007173DB" w:rsidRPr="007173DB">
        <w:t xml:space="preserve"> Big Five scores based on photos alone. In the end, the network was able to predict Big Five scores with significant accuracy</w:t>
      </w:r>
      <w:r w:rsidR="007173DB">
        <w:t xml:space="preserve"> </w:t>
      </w:r>
      <w:r w:rsidR="007173DB">
        <w:fldChar w:fldCharType="begin"/>
      </w:r>
      <w:r w:rsidR="007173DB">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rsidR="007173DB">
        <w:fldChar w:fldCharType="separate"/>
      </w:r>
      <w:r w:rsidR="00D123B6" w:rsidRPr="00D123B6">
        <w:rPr>
          <w:rFonts w:cs="Times New Roman"/>
        </w:rPr>
        <w:t>(Kachur et al., 2020)</w:t>
      </w:r>
      <w:r w:rsidR="007173DB">
        <w:fldChar w:fldCharType="end"/>
      </w:r>
      <w:r w:rsidR="007173DB" w:rsidRPr="007173DB">
        <w:t xml:space="preserve">. Thus, there appear to be </w:t>
      </w:r>
      <w:r w:rsidR="00B81EB0">
        <w:t>indicators</w:t>
      </w:r>
      <w:r w:rsidR="007173DB" w:rsidRPr="007173DB">
        <w:t xml:space="preserve"> </w:t>
      </w:r>
      <w:r w:rsidR="00B81EB0">
        <w:t>of</w:t>
      </w:r>
      <w:r w:rsidR="007173DB" w:rsidRPr="007173DB">
        <w:t xml:space="preserve"> personality traits in </w:t>
      </w:r>
      <w:r w:rsidR="00F62D78">
        <w:t xml:space="preserve">the </w:t>
      </w:r>
      <w:r w:rsidR="00507796">
        <w:t>human</w:t>
      </w:r>
      <w:r w:rsidR="007173DB"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3D7CD163"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D123B6" w:rsidRPr="00D123B6">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D123B6" w:rsidRPr="00D123B6">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 xml:space="preserve">perceived both Big Two and Big Five traits from </w:t>
      </w:r>
      <w:r w:rsidR="00507796" w:rsidRPr="00507796">
        <w:lastRenderedPageBreak/>
        <w:t>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FB3CD6" w:rsidRPr="00FB3CD6">
        <w:rPr>
          <w:rFonts w:cs="Times New Roman"/>
        </w:rPr>
        <w:t>(Walker &amp; Vetter, 2016)</w:t>
      </w:r>
      <w:r w:rsidR="00F20D55">
        <w:fldChar w:fldCharType="end"/>
      </w:r>
      <w:r w:rsidR="00F20D55">
        <w:t>.</w:t>
      </w:r>
    </w:p>
    <w:p w14:paraId="222C42B1" w14:textId="6FF7C3A5"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D123B6" w:rsidRPr="00D123B6">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37E3504E"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D123B6" w:rsidRPr="00D123B6">
        <w:rPr>
          <w:rFonts w:cs="Times New Roman"/>
        </w:rPr>
        <w:t>(Brown &amp; Sacco, 2017)</w:t>
      </w:r>
      <w:r w:rsidR="00507796" w:rsidRPr="00D80E53">
        <w:fldChar w:fldCharType="end"/>
      </w:r>
      <w:r w:rsidR="00507796" w:rsidRPr="00D80E53">
        <w:t>.</w:t>
      </w:r>
    </w:p>
    <w:p w14:paraId="0A26B8EF" w14:textId="5F39F8E7"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D123B6" w:rsidRPr="00D123B6">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w:t>
      </w:r>
      <w:r w:rsidR="002C7A4A">
        <w:t>Moreover</w:t>
      </w:r>
      <w:r>
        <w:t>, it is unclear whether they perceive these traits as more extreme than individuals with a high need to belong.</w:t>
      </w:r>
    </w:p>
    <w:p w14:paraId="5EFABCC7" w14:textId="19515441" w:rsidR="005F20ED" w:rsidRDefault="00967F79" w:rsidP="00127740">
      <w:bookmarkStart w:id="62" w:name="_Toc84787557"/>
      <w:r w:rsidRPr="00056419">
        <w:rPr>
          <w:rStyle w:val="berschrift3Zchn"/>
        </w:rPr>
        <w:lastRenderedPageBreak/>
        <w:t xml:space="preserve">The </w:t>
      </w:r>
      <w:r w:rsidR="00087785" w:rsidRPr="00056419">
        <w:rPr>
          <w:rStyle w:val="berschrift3Zchn"/>
        </w:rPr>
        <w:t>Basel Face Database</w:t>
      </w:r>
      <w:r w:rsidR="00434642" w:rsidRPr="00056419">
        <w:rPr>
          <w:rStyle w:val="berschrift3Zchn"/>
        </w:rPr>
        <w:t>.</w:t>
      </w:r>
      <w:bookmarkEnd w:id="62"/>
      <w:r w:rsidR="00434642">
        <w:rPr>
          <w:b/>
          <w:bCs/>
        </w:rPr>
        <w:t xml:space="preserve"> </w:t>
      </w:r>
      <w:r w:rsidR="008542EB">
        <w:rPr>
          <w:b/>
          <w:bCs/>
        </w:rPr>
        <w:t xml:space="preserve">   </w:t>
      </w:r>
      <w:r w:rsidR="005F20ED"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D123B6" w:rsidRPr="00D123B6">
        <w:rPr>
          <w:rFonts w:cs="Times New Roman"/>
        </w:rPr>
        <w:t>(Walker et al., 2018)</w:t>
      </w:r>
      <w:r w:rsidR="006D075E" w:rsidRPr="00D80E53">
        <w:fldChar w:fldCharType="end"/>
      </w:r>
      <w:r w:rsidR="006D075E" w:rsidRPr="00D80E53">
        <w:t xml:space="preserve"> </w:t>
      </w:r>
      <w:r w:rsidR="005F20ED" w:rsidRPr="005F20ED">
        <w:t xml:space="preserve">provides </w:t>
      </w:r>
      <w:r w:rsidR="005F20ED">
        <w:t>exactly</w:t>
      </w:r>
      <w:r w:rsidR="005F20ED"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0CE93A7C"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536390" w:rsidRPr="00536390">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3" w:name="_Toc72686988"/>
      <w:bookmarkStart w:id="64" w:name="_Toc73444075"/>
      <w:bookmarkStart w:id="65" w:name="_Toc73444207"/>
      <w:bookmarkStart w:id="66" w:name="_Toc73444237"/>
      <w:bookmarkStart w:id="67" w:name="_Toc73461016"/>
      <w:bookmarkStart w:id="68" w:name="_Toc73461087"/>
      <w:bookmarkStart w:id="69" w:name="_Toc73461145"/>
      <w:bookmarkStart w:id="70" w:name="_Toc73461160"/>
      <w:bookmarkStart w:id="71" w:name="_Toc73461190"/>
      <w:bookmarkStart w:id="72" w:name="_Toc73461224"/>
      <w:bookmarkStart w:id="73" w:name="_Toc73461239"/>
      <w:bookmarkStart w:id="74" w:name="_Toc84787558"/>
      <w:r w:rsidRPr="000E1A9C">
        <w:t>Hypotheses</w:t>
      </w:r>
      <w:bookmarkEnd w:id="63"/>
      <w:bookmarkEnd w:id="64"/>
      <w:bookmarkEnd w:id="65"/>
      <w:bookmarkEnd w:id="66"/>
      <w:bookmarkEnd w:id="67"/>
      <w:bookmarkEnd w:id="68"/>
      <w:bookmarkEnd w:id="69"/>
      <w:bookmarkEnd w:id="70"/>
      <w:bookmarkEnd w:id="71"/>
      <w:bookmarkEnd w:id="72"/>
      <w:bookmarkEnd w:id="73"/>
      <w:bookmarkEnd w:id="74"/>
    </w:p>
    <w:p w14:paraId="563400F8" w14:textId="77777777"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D123B6" w:rsidRPr="00D123B6">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w:t>
      </w:r>
      <w:r w:rsidR="00D67B17">
        <w:lastRenderedPageBreak/>
        <w:t xml:space="preserve">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D123B6" w:rsidRPr="00D123B6">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5CAE1402"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or the socially excluded, I expect a preference for more open faces, as this could convey a signal of 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D123B6" w:rsidRPr="00D123B6">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5"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lastRenderedPageBreak/>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5"/>
    <w:p w14:paraId="3BC3090A" w14:textId="0429A52C"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28253C" w:rsidRPr="000E1A9C">
        <w:t>pictures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D123B6" w:rsidRPr="00D123B6">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D123B6" w:rsidRPr="00D123B6">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D123B6" w:rsidRPr="00D123B6">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D123B6" w:rsidRPr="00D123B6">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D123B6" w:rsidRPr="00D123B6">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6"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7" w:name="_Toc72686989"/>
      <w:bookmarkStart w:id="78" w:name="_Toc73444076"/>
      <w:bookmarkStart w:id="79" w:name="_Toc73444208"/>
      <w:bookmarkStart w:id="80" w:name="_Toc73444238"/>
      <w:bookmarkStart w:id="81" w:name="_Toc73461017"/>
      <w:bookmarkStart w:id="82" w:name="_Toc73461088"/>
      <w:bookmarkStart w:id="83" w:name="_Toc73461146"/>
      <w:bookmarkStart w:id="84" w:name="_Toc73461161"/>
      <w:bookmarkStart w:id="85" w:name="_Toc73461191"/>
      <w:bookmarkStart w:id="86" w:name="_Toc73461225"/>
      <w:bookmarkStart w:id="87" w:name="_Toc73461240"/>
      <w:bookmarkEnd w:id="76"/>
    </w:p>
    <w:p w14:paraId="64888185" w14:textId="63B3F083" w:rsidR="00C3120F" w:rsidRPr="00C3120F" w:rsidRDefault="00C3120F" w:rsidP="00C3120F">
      <w:r>
        <w:t xml:space="preserve">All measurement instruments to measure the necessary variables are </w:t>
      </w:r>
      <w:r w:rsidR="00325366">
        <w:t>listed</w:t>
      </w:r>
      <w:r>
        <w:t xml:space="preserve"> and explained in the method section to guarantee full transparency. </w:t>
      </w:r>
    </w:p>
    <w:p w14:paraId="303E660C" w14:textId="087FED6B" w:rsidR="00754B80" w:rsidRPr="000E1A9C" w:rsidRDefault="00754B80" w:rsidP="009318C8">
      <w:pPr>
        <w:pStyle w:val="berschrift1"/>
        <w:ind w:left="360"/>
        <w:rPr>
          <w:rFonts w:cstheme="minorHAnsi"/>
        </w:rPr>
      </w:pPr>
      <w:bookmarkStart w:id="88" w:name="_Toc84787559"/>
      <w:r w:rsidRPr="000E1A9C">
        <w:rPr>
          <w:rFonts w:cstheme="minorHAnsi"/>
        </w:rPr>
        <w:lastRenderedPageBreak/>
        <w:t>Methods</w:t>
      </w:r>
      <w:bookmarkEnd w:id="77"/>
      <w:bookmarkEnd w:id="78"/>
      <w:bookmarkEnd w:id="79"/>
      <w:bookmarkEnd w:id="80"/>
      <w:bookmarkEnd w:id="81"/>
      <w:bookmarkEnd w:id="82"/>
      <w:bookmarkEnd w:id="83"/>
      <w:bookmarkEnd w:id="84"/>
      <w:bookmarkEnd w:id="85"/>
      <w:bookmarkEnd w:id="86"/>
      <w:bookmarkEnd w:id="87"/>
      <w:bookmarkEnd w:id="88"/>
    </w:p>
    <w:p w14:paraId="269CA752" w14:textId="5F0FA0DB" w:rsidR="002F0D20" w:rsidRPr="000E1A9C" w:rsidRDefault="002F0D20" w:rsidP="007163A6">
      <w:pPr>
        <w:pStyle w:val="berschrift2"/>
      </w:pPr>
      <w:bookmarkStart w:id="89" w:name="_Toc72686990"/>
      <w:bookmarkStart w:id="90" w:name="_Toc73444077"/>
      <w:bookmarkStart w:id="91" w:name="_Toc73444209"/>
      <w:bookmarkStart w:id="92" w:name="_Toc73444239"/>
      <w:bookmarkStart w:id="93" w:name="_Toc73461018"/>
      <w:bookmarkStart w:id="94" w:name="_Toc73461089"/>
      <w:bookmarkStart w:id="95" w:name="_Toc73461147"/>
      <w:bookmarkStart w:id="96" w:name="_Toc73461162"/>
      <w:bookmarkStart w:id="97" w:name="_Toc73461192"/>
      <w:bookmarkStart w:id="98" w:name="_Toc73461226"/>
      <w:bookmarkStart w:id="99" w:name="_Toc73461241"/>
      <w:bookmarkStart w:id="100" w:name="_Toc84787560"/>
      <w:r w:rsidRPr="000E1A9C">
        <w:t>Participants</w:t>
      </w:r>
      <w:bookmarkEnd w:id="89"/>
      <w:bookmarkEnd w:id="90"/>
      <w:bookmarkEnd w:id="91"/>
      <w:bookmarkEnd w:id="92"/>
      <w:bookmarkEnd w:id="93"/>
      <w:bookmarkEnd w:id="94"/>
      <w:bookmarkEnd w:id="95"/>
      <w:bookmarkEnd w:id="96"/>
      <w:bookmarkEnd w:id="97"/>
      <w:bookmarkEnd w:id="98"/>
      <w:bookmarkEnd w:id="99"/>
      <w:bookmarkEnd w:id="100"/>
    </w:p>
    <w:p w14:paraId="7F2D74A0" w14:textId="1E7025A0"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D123B6" w:rsidRPr="00D123B6">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1" w:name="_Toc72686991"/>
      <w:bookmarkStart w:id="102" w:name="_Toc73444078"/>
      <w:bookmarkStart w:id="103" w:name="_Toc73444210"/>
      <w:bookmarkStart w:id="104" w:name="_Toc73444240"/>
      <w:bookmarkStart w:id="105" w:name="_Toc73461019"/>
      <w:bookmarkStart w:id="106" w:name="_Toc73461090"/>
      <w:bookmarkStart w:id="107" w:name="_Toc73461148"/>
      <w:bookmarkStart w:id="108" w:name="_Toc73461163"/>
      <w:bookmarkStart w:id="109" w:name="_Toc73461193"/>
      <w:bookmarkStart w:id="110" w:name="_Toc73461227"/>
      <w:bookmarkStart w:id="111" w:name="_Toc73461242"/>
      <w:bookmarkStart w:id="112" w:name="_Toc84787561"/>
      <w:r w:rsidRPr="000E1A9C">
        <w:t>Design</w:t>
      </w:r>
      <w:r w:rsidR="00262003" w:rsidRPr="000E1A9C">
        <w:t xml:space="preserve"> and Procedure</w:t>
      </w:r>
      <w:bookmarkEnd w:id="101"/>
      <w:bookmarkEnd w:id="102"/>
      <w:bookmarkEnd w:id="103"/>
      <w:bookmarkEnd w:id="104"/>
      <w:bookmarkEnd w:id="105"/>
      <w:bookmarkEnd w:id="106"/>
      <w:bookmarkEnd w:id="107"/>
      <w:bookmarkEnd w:id="108"/>
      <w:bookmarkEnd w:id="109"/>
      <w:bookmarkEnd w:id="110"/>
      <w:bookmarkEnd w:id="111"/>
      <w:bookmarkEnd w:id="112"/>
    </w:p>
    <w:p w14:paraId="2743CE62" w14:textId="6A3EC78E"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3"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D123B6" w:rsidRPr="00D123B6">
        <w:rPr>
          <w:rFonts w:cs="Times New Roman"/>
        </w:rPr>
        <w:t>(K. D. Williams &amp; Jarvis, 2006)</w:t>
      </w:r>
      <w:r w:rsidR="00803890" w:rsidRPr="00D80E53">
        <w:fldChar w:fldCharType="end"/>
      </w:r>
      <w:bookmarkEnd w:id="113"/>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D123B6" w:rsidRPr="00D123B6">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D123B6" w:rsidRPr="00D123B6">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2451C880" w14:textId="1F445808" w:rsidR="00754B80" w:rsidRPr="000E1A9C"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lastRenderedPageBreak/>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880B94" w:rsidRPr="000E1A9C">
        <w:t xml:space="preserve">pictur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115A85">
        <w:t>were</w:t>
      </w:r>
      <w:r w:rsidR="00880B94" w:rsidRPr="000E1A9C">
        <w:t xml:space="preserve"> presented with 20 individual </w:t>
      </w:r>
      <w:r w:rsidR="00754B80" w:rsidRPr="000E1A9C">
        <w:t>photograph</w:t>
      </w:r>
      <w:r w:rsidR="00880B94" w:rsidRPr="000E1A9C">
        <w:t>s, each showing a</w:t>
      </w:r>
      <w:r w:rsidR="00754B80" w:rsidRPr="000E1A9C">
        <w:t xml:space="preserve"> face </w:t>
      </w:r>
      <w:r w:rsidR="00880B94"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00880B94" w:rsidRPr="000E1A9C">
        <w:t xml:space="preserve">with respect to the manipulated personality trait </w:t>
      </w:r>
      <w:r w:rsidR="00754B80" w:rsidRPr="000E1A9C">
        <w:t xml:space="preserve">(e.g., </w:t>
      </w:r>
      <w:r w:rsidR="00754B80" w:rsidRPr="000E1A9C">
        <w:rPr>
          <w:i/>
          <w:iCs/>
        </w:rPr>
        <w:t xml:space="preserve">not at all </w:t>
      </w:r>
      <w:proofErr w:type="gramStart"/>
      <w:r w:rsidR="00754B80" w:rsidRPr="000E1A9C">
        <w:rPr>
          <w:i/>
          <w:iCs/>
        </w:rPr>
        <w:t>neurotic</w:t>
      </w:r>
      <w:proofErr w:type="gramEnd"/>
      <w:r w:rsidR="00754B80" w:rsidRPr="000E1A9C">
        <w:rPr>
          <w:i/>
          <w:iCs/>
        </w:rPr>
        <w:t xml:space="preserve"> – extremely neurotic</w:t>
      </w:r>
      <w:r w:rsidR="00754B80" w:rsidRPr="000E1A9C">
        <w:t>)</w:t>
      </w:r>
      <w:r w:rsidR="00AD7139" w:rsidRPr="000E1A9C">
        <w:t xml:space="preserve"> using a 7-point Likert scale</w:t>
      </w:r>
      <w:r w:rsidR="00754B80" w:rsidRPr="000E1A9C">
        <w:t xml:space="preserve">. </w:t>
      </w:r>
      <w:r w:rsidR="002237FD" w:rsidRPr="000E1A9C">
        <w:t>Participants</w:t>
      </w:r>
      <w:r w:rsidR="00115A85">
        <w:t xml:space="preserve"> made</w:t>
      </w:r>
      <w:r w:rsidR="002237FD" w:rsidRPr="000E1A9C">
        <w:t xml:space="preserve"> these decisions for 20 faces. </w:t>
      </w:r>
      <w:r w:rsidR="00754B80" w:rsidRPr="000E1A9C">
        <w:t xml:space="preserve">The photos presented in both tasks </w:t>
      </w:r>
      <w:r w:rsidR="00115A85">
        <w:t>were</w:t>
      </w:r>
      <w:r w:rsidR="00754B80" w:rsidRPr="000E1A9C">
        <w:t xml:space="preserve"> shown </w:t>
      </w:r>
      <w:r w:rsidR="002237FD"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70859B0F" w14:textId="237DCF92" w:rsidR="00754B80" w:rsidRPr="00D80E53" w:rsidRDefault="00754B80" w:rsidP="00A3132C">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D123B6" w:rsidRPr="00D123B6">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D123B6" w:rsidRPr="00D123B6">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4" w:name="_Toc72686992"/>
      <w:bookmarkStart w:id="115" w:name="_Toc73444079"/>
      <w:bookmarkStart w:id="116" w:name="_Toc73444211"/>
      <w:bookmarkStart w:id="117" w:name="_Toc73444241"/>
      <w:bookmarkStart w:id="118" w:name="_Toc73461020"/>
      <w:bookmarkStart w:id="119" w:name="_Toc73461091"/>
      <w:bookmarkStart w:id="120" w:name="_Toc73461149"/>
      <w:bookmarkStart w:id="121" w:name="_Toc73461164"/>
      <w:bookmarkStart w:id="122" w:name="_Toc73461194"/>
      <w:bookmarkStart w:id="123" w:name="_Toc73461228"/>
      <w:bookmarkStart w:id="124" w:name="_Toc73461243"/>
      <w:bookmarkStart w:id="125" w:name="_Toc84787562"/>
      <w:r w:rsidRPr="000E1A9C">
        <w:t xml:space="preserve">Statistical </w:t>
      </w:r>
      <w:r w:rsidR="00754B80" w:rsidRPr="000E1A9C">
        <w:t>Analysis</w:t>
      </w:r>
      <w:bookmarkEnd w:id="114"/>
      <w:bookmarkEnd w:id="115"/>
      <w:bookmarkEnd w:id="116"/>
      <w:bookmarkEnd w:id="117"/>
      <w:bookmarkEnd w:id="118"/>
      <w:bookmarkEnd w:id="119"/>
      <w:bookmarkEnd w:id="120"/>
      <w:bookmarkEnd w:id="121"/>
      <w:bookmarkEnd w:id="122"/>
      <w:bookmarkEnd w:id="123"/>
      <w:bookmarkEnd w:id="124"/>
      <w:bookmarkEnd w:id="125"/>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 xml:space="preserve">control for family-wise </w:t>
      </w:r>
      <w:r w:rsidR="00805420" w:rsidRPr="000E1A9C">
        <w:lastRenderedPageBreak/>
        <w:t>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6"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6"/>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63D13260"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D123B6" w:rsidRPr="00D123B6">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r w:rsidR="00FD6644">
        <w:rPr>
          <w:rFonts w:cs="Times New Roman"/>
        </w:rPr>
        <w:t xml:space="preserve"> </w:t>
      </w:r>
    </w:p>
    <w:p w14:paraId="64E8808E" w14:textId="1B504B87" w:rsidR="00262003" w:rsidRPr="000E1A9C" w:rsidRDefault="00262003" w:rsidP="00262003">
      <w:pPr>
        <w:pStyle w:val="berschrift1"/>
        <w:rPr>
          <w:lang w:eastAsia="en-US" w:bidi="ar-SA"/>
        </w:rPr>
      </w:pPr>
      <w:bookmarkStart w:id="127" w:name="_Toc72686993"/>
      <w:bookmarkStart w:id="128" w:name="_Toc73444080"/>
      <w:bookmarkStart w:id="129" w:name="_Toc73444212"/>
      <w:bookmarkStart w:id="130" w:name="_Toc73444242"/>
      <w:bookmarkStart w:id="131" w:name="_Toc73461021"/>
      <w:bookmarkStart w:id="132" w:name="_Toc73461092"/>
      <w:bookmarkStart w:id="133" w:name="_Toc73461150"/>
      <w:bookmarkStart w:id="134" w:name="_Toc73461165"/>
      <w:bookmarkStart w:id="135" w:name="_Toc73461195"/>
      <w:bookmarkStart w:id="136" w:name="_Toc73461229"/>
      <w:bookmarkStart w:id="137" w:name="_Toc73461244"/>
      <w:bookmarkStart w:id="138" w:name="_Toc84787563"/>
      <w:r w:rsidRPr="000E1A9C">
        <w:rPr>
          <w:lang w:eastAsia="en-US" w:bidi="ar-SA"/>
        </w:rPr>
        <w:t>Results</w:t>
      </w:r>
      <w:bookmarkEnd w:id="127"/>
      <w:bookmarkEnd w:id="128"/>
      <w:bookmarkEnd w:id="129"/>
      <w:bookmarkEnd w:id="130"/>
      <w:bookmarkEnd w:id="131"/>
      <w:bookmarkEnd w:id="132"/>
      <w:bookmarkEnd w:id="133"/>
      <w:bookmarkEnd w:id="134"/>
      <w:bookmarkEnd w:id="135"/>
      <w:bookmarkEnd w:id="136"/>
      <w:bookmarkEnd w:id="137"/>
      <w:bookmarkEnd w:id="138"/>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 xml:space="preserve">completion of </w:t>
      </w:r>
      <w:r w:rsidR="0052792B">
        <w:lastRenderedPageBreak/>
        <w:t>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0C77053A" w:rsidR="001D4D86" w:rsidRPr="000E1A9C" w:rsidRDefault="003011B2" w:rsidP="00896934">
      <w:r>
        <w:t>To measure</w:t>
      </w:r>
      <w:r w:rsidR="001D4D86">
        <w:t xml:space="preserve"> the </w:t>
      </w:r>
      <w:r w:rsidR="00976DA3">
        <w:t>effectiveness</w:t>
      </w:r>
      <w:r w:rsidR="001D4D86">
        <w:t xml:space="preserve"> of </w:t>
      </w:r>
      <w:r w:rsidR="00976DA3">
        <w:t>C</w:t>
      </w:r>
      <w:r w:rsidR="001D4D86">
        <w:t>yberball in inducing feelings of social exclusion in the experimental group</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 t-test was conducted</w:t>
      </w:r>
      <w:r w:rsidR="00976DA3">
        <w:t>,</w:t>
      </w:r>
      <w:r>
        <w:t xml:space="preserve"> </w:t>
      </w:r>
      <w:r w:rsidR="00976DA3">
        <w:t>which</w:t>
      </w:r>
      <w:r>
        <w:t xml:space="preserve"> confirmed the eff</w:t>
      </w:r>
      <w:r w:rsidR="00976DA3">
        <w:t>ectiveness</w:t>
      </w:r>
      <w:r>
        <w:t xml:space="preserve"> of </w:t>
      </w:r>
      <w:r w:rsidR="00976DA3">
        <w:t>C</w:t>
      </w:r>
      <w:r>
        <w:t>yberball. Participants in the experimental group (</w:t>
      </w:r>
      <w:r>
        <w:rPr>
          <w:i/>
          <w:iCs/>
        </w:rPr>
        <w:t>M</w:t>
      </w:r>
      <w:r>
        <w:t xml:space="preserve"> = 2.67, </w:t>
      </w:r>
      <w:r>
        <w:rPr>
          <w:i/>
          <w:iCs/>
        </w:rPr>
        <w:t xml:space="preserve">SD </w:t>
      </w:r>
      <w:r>
        <w:t xml:space="preserve">= 2.06) showed significantly lower need threat </w:t>
      </w:r>
      <w:r w:rsidR="00976DA3">
        <w:t xml:space="preserve">scores </w:t>
      </w:r>
      <w:r>
        <w:t>than participants in the control group (</w:t>
      </w:r>
      <w:r>
        <w:rPr>
          <w:i/>
          <w:iCs/>
        </w:rPr>
        <w:t>M</w:t>
      </w:r>
      <w:r>
        <w:t xml:space="preserve"> = 6.28, </w:t>
      </w:r>
      <w:r>
        <w:rPr>
          <w:i/>
          <w:iCs/>
        </w:rPr>
        <w:t xml:space="preserve">SD </w:t>
      </w:r>
      <w:r>
        <w:t xml:space="preserve">= 1.68), </w:t>
      </w:r>
      <w:proofErr w:type="gramStart"/>
      <w:r w:rsidRPr="003011B2">
        <w:rPr>
          <w:i/>
          <w:iCs/>
        </w:rPr>
        <w:t>t</w:t>
      </w:r>
      <w:r>
        <w:t>(</w:t>
      </w:r>
      <w:proofErr w:type="gramEnd"/>
      <w:r>
        <w:t xml:space="preserve">100) = -9.85,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4AE81E7E" w14:textId="63807D93" w:rsidR="00CD736D" w:rsidRDefault="00CD736D" w:rsidP="00CD736D">
      <w:pPr>
        <w:pStyle w:val="berschrift2"/>
      </w:pPr>
      <w:bookmarkStart w:id="139" w:name="_Toc84787564"/>
      <w:r>
        <w:t>Confirmatory Analysis</w:t>
      </w:r>
      <w:bookmarkEnd w:id="139"/>
    </w:p>
    <w:p w14:paraId="1E1A5592" w14:textId="6CEC939F" w:rsidR="009D0F0A" w:rsidRDefault="009D0F0A" w:rsidP="00896934">
      <w:r w:rsidRPr="000E1A9C">
        <w:t>First, the mean preference was calculated for each Big Five trait and both groups, included and excluded</w:t>
      </w:r>
      <w:r w:rsidR="003F7998" w:rsidRPr="000E1A9C">
        <w:t xml:space="preserve">, as a number between zero and one, whereby zero stands for the low trait expression image and one for th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4540831A" w:rsidR="009D0F0A" w:rsidRPr="000E1A9C" w:rsidRDefault="007E23D3" w:rsidP="008B1F5D">
      <w:r w:rsidRPr="007E23D3">
        <w:t>For the overall effect of the</w:t>
      </w:r>
      <w:r w:rsidR="00994365">
        <w:t xml:space="preserve"> </w:t>
      </w:r>
      <w:r w:rsidR="00C73C94">
        <w:t>ostracism</w:t>
      </w:r>
      <w:r w:rsidR="00994365">
        <w:t xml:space="preserve"> condition 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Pr="007E23D3">
        <w:t xml:space="preserve">, </w:t>
      </w:r>
      <w:r w:rsidR="00FD6644">
        <w:t>334</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0</w:t>
      </w:r>
      <w:r w:rsidR="00FD6644">
        <w:t>5</w:t>
      </w:r>
      <w:r w:rsidRPr="007E23D3">
        <w:t xml:space="preserve">. </w:t>
      </w:r>
      <w:r w:rsidR="00F9182F" w:rsidRPr="000E1A9C">
        <w:t xml:space="preserve">Table 1 </w:t>
      </w:r>
      <w:r w:rsidR="009D0F0A" w:rsidRPr="000E1A9C">
        <w:t xml:space="preserve">summarizes the </w:t>
      </w:r>
      <w:r w:rsidR="00362E24">
        <w:t xml:space="preserve">individual analysis for each trait, </w:t>
      </w:r>
      <w:r w:rsidR="009D0F0A" w:rsidRPr="000E1A9C">
        <w:t xml:space="preserve">in which the preferences of the included group were compared with those of the excluded group for each Big Five </w:t>
      </w:r>
      <w:r w:rsidR="00F9182F" w:rsidRPr="000E1A9C">
        <w:t>trait</w:t>
      </w:r>
      <w:r w:rsidR="009D0F0A" w:rsidRPr="000E1A9C">
        <w:t>. A</w:t>
      </w:r>
      <w:r w:rsidR="00F9182F" w:rsidRPr="000E1A9C">
        <w:t xml:space="preserve">n </w:t>
      </w:r>
      <w:r w:rsidR="00FC3A83" w:rsidRPr="000E1A9C">
        <w:t>independent t</w:t>
      </w:r>
      <w:r w:rsidR="009D0F0A" w:rsidRPr="000E1A9C">
        <w:t>-test was chosen for this purpose because the data were normally distributed across all conditions. Unfortunately, none of the t-test analyses yielded a significant result.</w:t>
      </w:r>
    </w:p>
    <w:p w14:paraId="717DCDB1" w14:textId="533BA5FA" w:rsidR="00B12C85" w:rsidRDefault="00D54384" w:rsidP="00A55211">
      <w:r w:rsidRPr="000E1A9C">
        <w:lastRenderedPageBreak/>
        <w:t>Correction of the p-values using the Holm-Bonferroni method was neither necessary, since the results were far from significant, nor would it have resulted in different figures</w:t>
      </w:r>
      <w:r w:rsidR="00B12C85" w:rsidRPr="000E1A9C">
        <w:t>.</w:t>
      </w:r>
    </w:p>
    <w:p w14:paraId="325B5CC9" w14:textId="77777777" w:rsidR="009035DB" w:rsidRPr="000E1A9C" w:rsidRDefault="009035DB"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247AB9D3" w:rsidR="007C4093" w:rsidRPr="000E1A9C" w:rsidRDefault="007C4093" w:rsidP="007C4093">
      <w:pPr>
        <w:ind w:firstLine="0"/>
        <w:rPr>
          <w:i/>
          <w:iCs/>
        </w:rPr>
      </w:pPr>
      <w:r w:rsidRPr="000E1A9C">
        <w:rPr>
          <w:i/>
          <w:iCs/>
        </w:rPr>
        <w:t xml:space="preserve">Descriptive and inferential statistics results of the preference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9396" w:type="dxa"/>
        <w:tblBorders>
          <w:left w:val="none" w:sz="0" w:space="0" w:color="auto"/>
          <w:right w:val="none" w:sz="0" w:space="0" w:color="auto"/>
          <w:insideV w:val="none" w:sz="0" w:space="0" w:color="auto"/>
        </w:tblBorders>
        <w:tblLook w:val="04A0" w:firstRow="1" w:lastRow="0" w:firstColumn="1" w:lastColumn="0" w:noHBand="0" w:noVBand="1"/>
      </w:tblPr>
      <w:tblGrid>
        <w:gridCol w:w="2006"/>
        <w:gridCol w:w="1533"/>
        <w:gridCol w:w="1418"/>
        <w:gridCol w:w="1417"/>
        <w:gridCol w:w="1454"/>
        <w:gridCol w:w="1568"/>
      </w:tblGrid>
      <w:tr w:rsidR="007D6972" w:rsidRPr="000E1A9C" w14:paraId="71428E8D" w14:textId="39E99550" w:rsidTr="00182A90">
        <w:trPr>
          <w:trHeight w:val="760"/>
        </w:trPr>
        <w:tc>
          <w:tcPr>
            <w:tcW w:w="2006"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951"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45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568" w:type="dxa"/>
            <w:vMerge w:val="restart"/>
            <w:vAlign w:val="center"/>
          </w:tcPr>
          <w:p w14:paraId="16590C89" w14:textId="52C12673" w:rsidR="007D6972" w:rsidRPr="000E1A9C" w:rsidRDefault="007D6972" w:rsidP="00182A90">
            <w:pPr>
              <w:pStyle w:val="Tabelle"/>
              <w:rPr>
                <w:b/>
                <w:bCs/>
              </w:rPr>
            </w:pPr>
            <w:r w:rsidRPr="000E1A9C">
              <w:rPr>
                <w:b/>
                <w:bCs/>
              </w:rPr>
              <w:t>Independent t-test</w:t>
            </w:r>
          </w:p>
        </w:tc>
      </w:tr>
      <w:tr w:rsidR="007D6972" w:rsidRPr="000E1A9C" w14:paraId="3F0CF049" w14:textId="77777777" w:rsidTr="00182A90">
        <w:trPr>
          <w:trHeight w:val="560"/>
        </w:trPr>
        <w:tc>
          <w:tcPr>
            <w:tcW w:w="2006" w:type="dxa"/>
            <w:vMerge/>
            <w:vAlign w:val="center"/>
          </w:tcPr>
          <w:p w14:paraId="1C0805C8" w14:textId="77777777" w:rsidR="007D6972" w:rsidRPr="000E1A9C" w:rsidRDefault="007D6972" w:rsidP="00182A90">
            <w:pPr>
              <w:pStyle w:val="Tabelle"/>
              <w:rPr>
                <w:b/>
                <w:bCs/>
              </w:rPr>
            </w:pPr>
          </w:p>
        </w:tc>
        <w:tc>
          <w:tcPr>
            <w:tcW w:w="1533" w:type="dxa"/>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418" w:type="dxa"/>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vAlign w:val="center"/>
          </w:tcPr>
          <w:p w14:paraId="3D2321EC" w14:textId="77777777" w:rsidR="007D6972" w:rsidRPr="000E1A9C" w:rsidRDefault="007D6972" w:rsidP="00182A90">
            <w:pPr>
              <w:pStyle w:val="Tabelle"/>
            </w:pPr>
          </w:p>
        </w:tc>
        <w:tc>
          <w:tcPr>
            <w:tcW w:w="1454" w:type="dxa"/>
            <w:vMerge/>
            <w:vAlign w:val="center"/>
          </w:tcPr>
          <w:p w14:paraId="07D92631" w14:textId="77777777" w:rsidR="007D6972" w:rsidRPr="000E1A9C" w:rsidRDefault="007D6972" w:rsidP="00182A90">
            <w:pPr>
              <w:pStyle w:val="Tabelle"/>
            </w:pPr>
          </w:p>
        </w:tc>
        <w:tc>
          <w:tcPr>
            <w:tcW w:w="1568" w:type="dxa"/>
            <w:vMerge/>
            <w:vAlign w:val="center"/>
          </w:tcPr>
          <w:p w14:paraId="309AD5E8" w14:textId="77777777" w:rsidR="007D6972" w:rsidRPr="000E1A9C" w:rsidRDefault="007D6972" w:rsidP="00182A90">
            <w:pPr>
              <w:pStyle w:val="Tabelle"/>
            </w:pPr>
          </w:p>
        </w:tc>
      </w:tr>
      <w:tr w:rsidR="004E6B36" w:rsidRPr="000E1A9C" w14:paraId="23288D97" w14:textId="6BE2EF53" w:rsidTr="00182A90">
        <w:trPr>
          <w:trHeight w:val="680"/>
        </w:trPr>
        <w:tc>
          <w:tcPr>
            <w:tcW w:w="2006" w:type="dxa"/>
            <w:vAlign w:val="center"/>
          </w:tcPr>
          <w:p w14:paraId="2163AC90" w14:textId="54FFA35A" w:rsidR="004E6B36" w:rsidRPr="000E1A9C" w:rsidRDefault="004E6B36" w:rsidP="00182A90">
            <w:pPr>
              <w:pStyle w:val="Tabelle"/>
            </w:pPr>
            <w:r w:rsidRPr="000E1A9C">
              <w:t>Agreeableness</w:t>
            </w:r>
          </w:p>
        </w:tc>
        <w:tc>
          <w:tcPr>
            <w:tcW w:w="1533" w:type="dxa"/>
            <w:vAlign w:val="center"/>
          </w:tcPr>
          <w:p w14:paraId="07DFD52D" w14:textId="0284CF3A" w:rsidR="004E6B36" w:rsidRPr="000E1A9C" w:rsidRDefault="00264F10" w:rsidP="00182A90">
            <w:pPr>
              <w:pStyle w:val="Tabelle"/>
            </w:pPr>
            <w:r>
              <w:t>0</w:t>
            </w:r>
            <w:r w:rsidR="004E6B36" w:rsidRPr="000E1A9C">
              <w:t>.75</w:t>
            </w:r>
            <w:r w:rsidR="00023A6A">
              <w:t xml:space="preserve"> (</w:t>
            </w:r>
            <w:r>
              <w:t>0</w:t>
            </w:r>
            <w:r w:rsidR="004E6B36" w:rsidRPr="000E1A9C">
              <w:t>.1</w:t>
            </w:r>
            <w:r w:rsidR="00BA6126">
              <w:t>9</w:t>
            </w:r>
            <w:r w:rsidR="00023A6A">
              <w:t>)</w:t>
            </w:r>
          </w:p>
        </w:tc>
        <w:tc>
          <w:tcPr>
            <w:tcW w:w="1418" w:type="dxa"/>
            <w:vAlign w:val="center"/>
          </w:tcPr>
          <w:p w14:paraId="3101D00D" w14:textId="30A91B94"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BA6126">
              <w:t>20</w:t>
            </w:r>
            <w:r w:rsidR="00145BF4">
              <w:t>)</w:t>
            </w:r>
          </w:p>
        </w:tc>
        <w:tc>
          <w:tcPr>
            <w:tcW w:w="1417" w:type="dxa"/>
            <w:vAlign w:val="center"/>
          </w:tcPr>
          <w:p w14:paraId="7B55976E" w14:textId="51951FCC" w:rsidR="004E6B36" w:rsidRPr="000E1A9C" w:rsidRDefault="004E6B36" w:rsidP="00182A90">
            <w:pPr>
              <w:pStyle w:val="Tabelle"/>
            </w:pPr>
            <w:r w:rsidRPr="000E1A9C">
              <w:rPr>
                <w:i/>
                <w:iCs/>
              </w:rPr>
              <w:t xml:space="preserve">d </w:t>
            </w:r>
            <w:r w:rsidRPr="000E1A9C">
              <w:t>= 0.12</w:t>
            </w:r>
          </w:p>
        </w:tc>
        <w:tc>
          <w:tcPr>
            <w:tcW w:w="1454" w:type="dxa"/>
            <w:vAlign w:val="center"/>
          </w:tcPr>
          <w:p w14:paraId="12C35AF5" w14:textId="28FEB057" w:rsidR="004E6B36" w:rsidRPr="000E1A9C" w:rsidRDefault="004E6B36" w:rsidP="00182A90">
            <w:pPr>
              <w:pStyle w:val="Tabelle"/>
            </w:pPr>
            <w:r w:rsidRPr="000E1A9C">
              <w:t>-0.051,</w:t>
            </w:r>
          </w:p>
          <w:p w14:paraId="2AB76F20" w14:textId="5583C9FA" w:rsidR="004E6B36" w:rsidRPr="000E1A9C" w:rsidRDefault="004E6B36" w:rsidP="00182A90">
            <w:pPr>
              <w:pStyle w:val="Tabelle"/>
            </w:pPr>
            <w:r w:rsidRPr="000E1A9C">
              <w:t>0.097</w:t>
            </w:r>
          </w:p>
        </w:tc>
        <w:tc>
          <w:tcPr>
            <w:tcW w:w="1568" w:type="dxa"/>
            <w:vAlign w:val="center"/>
          </w:tcPr>
          <w:p w14:paraId="13FD79CE" w14:textId="027702EA" w:rsidR="004E6B36" w:rsidRPr="000E1A9C" w:rsidRDefault="004E6B36" w:rsidP="00182A90">
            <w:pPr>
              <w:pStyle w:val="Tabelle"/>
            </w:pPr>
            <w:proofErr w:type="gramStart"/>
            <w:r w:rsidRPr="000E1A9C">
              <w:rPr>
                <w:i/>
                <w:iCs/>
              </w:rPr>
              <w:t>t</w:t>
            </w:r>
            <w:r w:rsidRPr="000E1A9C">
              <w:t>(</w:t>
            </w:r>
            <w:proofErr w:type="gramEnd"/>
            <w:r w:rsidRPr="000E1A9C">
              <w:t xml:space="preserve">102) = 0.61, </w:t>
            </w:r>
          </w:p>
          <w:p w14:paraId="2D975F1C" w14:textId="3C7FF69B" w:rsidR="004E6B36" w:rsidRPr="000E1A9C" w:rsidRDefault="004E6B36" w:rsidP="00182A90">
            <w:pPr>
              <w:pStyle w:val="Tabelle"/>
            </w:pPr>
            <w:r w:rsidRPr="000E1A9C">
              <w:rPr>
                <w:i/>
                <w:iCs/>
              </w:rPr>
              <w:t>p</w:t>
            </w:r>
            <w:r w:rsidRPr="000E1A9C">
              <w:t xml:space="preserve"> = .54</w:t>
            </w:r>
          </w:p>
        </w:tc>
      </w:tr>
      <w:tr w:rsidR="004E6B36" w:rsidRPr="000E1A9C" w14:paraId="4A647781" w14:textId="22ACECB0" w:rsidTr="00182A90">
        <w:trPr>
          <w:trHeight w:val="680"/>
        </w:trPr>
        <w:tc>
          <w:tcPr>
            <w:tcW w:w="2006" w:type="dxa"/>
            <w:vAlign w:val="center"/>
          </w:tcPr>
          <w:p w14:paraId="65CC9A38" w14:textId="5F479E5D" w:rsidR="004E6B36" w:rsidRPr="000E1A9C" w:rsidRDefault="004E6B36" w:rsidP="00182A90">
            <w:pPr>
              <w:pStyle w:val="Tabelle"/>
            </w:pPr>
            <w:r w:rsidRPr="000E1A9C">
              <w:t>Conscientiousness</w:t>
            </w:r>
          </w:p>
        </w:tc>
        <w:tc>
          <w:tcPr>
            <w:tcW w:w="1533" w:type="dxa"/>
            <w:vAlign w:val="center"/>
          </w:tcPr>
          <w:p w14:paraId="7545314E" w14:textId="0BAD284D" w:rsidR="004E6B36" w:rsidRPr="000E1A9C" w:rsidRDefault="00264F10" w:rsidP="00182A90">
            <w:pPr>
              <w:pStyle w:val="Tabelle"/>
            </w:pPr>
            <w:r>
              <w:t>0</w:t>
            </w:r>
            <w:r w:rsidR="004E6B36" w:rsidRPr="000E1A9C">
              <w:t>.</w:t>
            </w:r>
            <w:r w:rsidR="00BA6126">
              <w:t>50</w:t>
            </w:r>
            <w:r w:rsidR="00023A6A">
              <w:t xml:space="preserve"> (</w:t>
            </w:r>
            <w:r>
              <w:t>0</w:t>
            </w:r>
            <w:r w:rsidR="004E6B36" w:rsidRPr="000E1A9C">
              <w:t>.2</w:t>
            </w:r>
            <w:r w:rsidR="00BA6126">
              <w:t>3</w:t>
            </w:r>
            <w:r w:rsidR="00023A6A">
              <w:t>)</w:t>
            </w:r>
          </w:p>
        </w:tc>
        <w:tc>
          <w:tcPr>
            <w:tcW w:w="1418" w:type="dxa"/>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vAlign w:val="center"/>
          </w:tcPr>
          <w:p w14:paraId="0136A22B" w14:textId="60F1AC1A" w:rsidR="004E6B36" w:rsidRPr="000E1A9C" w:rsidRDefault="004E6B36" w:rsidP="00182A90">
            <w:pPr>
              <w:pStyle w:val="Tabelle"/>
              <w:rPr>
                <w:i/>
                <w:iCs/>
              </w:rPr>
            </w:pPr>
            <w:r w:rsidRPr="000E1A9C">
              <w:rPr>
                <w:i/>
                <w:iCs/>
              </w:rPr>
              <w:t xml:space="preserve">d </w:t>
            </w:r>
            <w:r w:rsidRPr="000E1A9C">
              <w:t>= 0.11</w:t>
            </w:r>
          </w:p>
        </w:tc>
        <w:tc>
          <w:tcPr>
            <w:tcW w:w="1454" w:type="dxa"/>
            <w:vAlign w:val="center"/>
          </w:tcPr>
          <w:p w14:paraId="6B1F5F7C" w14:textId="77777777" w:rsidR="004E6B36" w:rsidRPr="000E1A9C" w:rsidRDefault="004E6B36" w:rsidP="00182A90">
            <w:pPr>
              <w:pStyle w:val="Tabelle"/>
            </w:pPr>
            <w:r w:rsidRPr="000E1A9C">
              <w:t>-0.060,</w:t>
            </w:r>
          </w:p>
          <w:p w14:paraId="5469B3A6" w14:textId="1852E0E2" w:rsidR="004E6B36" w:rsidRPr="000E1A9C" w:rsidRDefault="004E6B36" w:rsidP="00182A90">
            <w:pPr>
              <w:pStyle w:val="Tabelle"/>
            </w:pPr>
            <w:r w:rsidRPr="000E1A9C">
              <w:t>0.106</w:t>
            </w:r>
          </w:p>
        </w:tc>
        <w:tc>
          <w:tcPr>
            <w:tcW w:w="1568" w:type="dxa"/>
            <w:vAlign w:val="center"/>
          </w:tcPr>
          <w:p w14:paraId="7038B947" w14:textId="5A2EE73B" w:rsidR="004E6B36" w:rsidRPr="000E1A9C" w:rsidRDefault="004E6B36" w:rsidP="00182A90">
            <w:pPr>
              <w:pStyle w:val="Tabelle"/>
            </w:pPr>
            <w:proofErr w:type="gramStart"/>
            <w:r w:rsidRPr="000E1A9C">
              <w:rPr>
                <w:i/>
                <w:iCs/>
              </w:rPr>
              <w:t>t</w:t>
            </w:r>
            <w:r w:rsidRPr="000E1A9C">
              <w:t>(</w:t>
            </w:r>
            <w:proofErr w:type="gramEnd"/>
            <w:r w:rsidRPr="000E1A9C">
              <w:t xml:space="preserve">98) = 0.56, </w:t>
            </w:r>
          </w:p>
          <w:p w14:paraId="51EB4936" w14:textId="14247599" w:rsidR="004E6B36" w:rsidRPr="000E1A9C" w:rsidRDefault="004E6B36" w:rsidP="00182A90">
            <w:pPr>
              <w:pStyle w:val="Tabelle"/>
            </w:pPr>
            <w:r w:rsidRPr="000E1A9C">
              <w:rPr>
                <w:i/>
                <w:iCs/>
              </w:rPr>
              <w:t>p</w:t>
            </w:r>
            <w:r w:rsidRPr="000E1A9C">
              <w:t xml:space="preserve"> = .5</w:t>
            </w:r>
            <w:r w:rsidR="00BA6126">
              <w:t>8</w:t>
            </w:r>
          </w:p>
        </w:tc>
      </w:tr>
      <w:tr w:rsidR="004E6B36" w:rsidRPr="000E1A9C" w14:paraId="31793403" w14:textId="05551F6C" w:rsidTr="00182A90">
        <w:trPr>
          <w:trHeight w:val="680"/>
        </w:trPr>
        <w:tc>
          <w:tcPr>
            <w:tcW w:w="2006" w:type="dxa"/>
            <w:vAlign w:val="center"/>
          </w:tcPr>
          <w:p w14:paraId="0B49765E" w14:textId="4E6C9D1F" w:rsidR="004E6B36" w:rsidRPr="000E1A9C" w:rsidRDefault="004E6B36" w:rsidP="00182A90">
            <w:pPr>
              <w:pStyle w:val="Tabelle"/>
            </w:pPr>
            <w:r w:rsidRPr="000E1A9C">
              <w:t>Extraversion</w:t>
            </w:r>
          </w:p>
        </w:tc>
        <w:tc>
          <w:tcPr>
            <w:tcW w:w="1533" w:type="dxa"/>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418" w:type="dxa"/>
            <w:vAlign w:val="center"/>
          </w:tcPr>
          <w:p w14:paraId="134A56BA" w14:textId="1CFA4E8B" w:rsidR="004E6B36" w:rsidRPr="000E1A9C" w:rsidRDefault="00C65DF0" w:rsidP="00182A90">
            <w:pPr>
              <w:pStyle w:val="Tabelle"/>
            </w:pPr>
            <w:r>
              <w:t>0</w:t>
            </w:r>
            <w:r w:rsidR="004E6B36" w:rsidRPr="000E1A9C">
              <w:t>.7</w:t>
            </w:r>
            <w:r w:rsidR="00BA6126">
              <w:t>6</w:t>
            </w:r>
            <w:r w:rsidR="00145BF4">
              <w:t xml:space="preserve"> (</w:t>
            </w:r>
            <w:r>
              <w:t>0</w:t>
            </w:r>
            <w:r w:rsidR="004E6B36" w:rsidRPr="000E1A9C">
              <w:t>.17</w:t>
            </w:r>
            <w:r w:rsidR="00145BF4">
              <w:t>)</w:t>
            </w:r>
          </w:p>
        </w:tc>
        <w:tc>
          <w:tcPr>
            <w:tcW w:w="1417" w:type="dxa"/>
            <w:vAlign w:val="center"/>
          </w:tcPr>
          <w:p w14:paraId="71190735" w14:textId="32644254" w:rsidR="004E6B36" w:rsidRPr="000E1A9C" w:rsidRDefault="004E6B36" w:rsidP="00182A90">
            <w:pPr>
              <w:pStyle w:val="Tabelle"/>
              <w:rPr>
                <w:i/>
                <w:iCs/>
              </w:rPr>
            </w:pPr>
            <w:r w:rsidRPr="000E1A9C">
              <w:rPr>
                <w:i/>
                <w:iCs/>
              </w:rPr>
              <w:t xml:space="preserve">d </w:t>
            </w:r>
            <w:r w:rsidRPr="000E1A9C">
              <w:t>= 0.16</w:t>
            </w:r>
          </w:p>
        </w:tc>
        <w:tc>
          <w:tcPr>
            <w:tcW w:w="1454" w:type="dxa"/>
            <w:vAlign w:val="center"/>
          </w:tcPr>
          <w:p w14:paraId="1E3BF5C7" w14:textId="77777777" w:rsidR="004E6B36" w:rsidRPr="000E1A9C" w:rsidRDefault="00121E97" w:rsidP="00182A90">
            <w:pPr>
              <w:pStyle w:val="Tabelle"/>
            </w:pPr>
            <w:r w:rsidRPr="000E1A9C">
              <w:t>-0.048,</w:t>
            </w:r>
          </w:p>
          <w:p w14:paraId="712AFBB8" w14:textId="3E5950F6" w:rsidR="00121E97" w:rsidRPr="000E1A9C" w:rsidRDefault="00121E97" w:rsidP="00182A90">
            <w:pPr>
              <w:pStyle w:val="Tabelle"/>
            </w:pPr>
            <w:r w:rsidRPr="000E1A9C">
              <w:t>0.116</w:t>
            </w:r>
          </w:p>
        </w:tc>
        <w:tc>
          <w:tcPr>
            <w:tcW w:w="1568" w:type="dxa"/>
            <w:vAlign w:val="center"/>
          </w:tcPr>
          <w:p w14:paraId="67E1DD47" w14:textId="761DD2C0" w:rsidR="004E6B36" w:rsidRPr="000E1A9C" w:rsidRDefault="004E6B36" w:rsidP="00182A90">
            <w:pPr>
              <w:pStyle w:val="Tabelle"/>
            </w:pPr>
            <w:proofErr w:type="gramStart"/>
            <w:r w:rsidRPr="000E1A9C">
              <w:rPr>
                <w:i/>
                <w:iCs/>
              </w:rPr>
              <w:t>t</w:t>
            </w:r>
            <w:r w:rsidRPr="000E1A9C">
              <w:t>(</w:t>
            </w:r>
            <w:proofErr w:type="gramEnd"/>
            <w:r w:rsidRPr="000E1A9C">
              <w:t>89) = 0.83,</w:t>
            </w:r>
          </w:p>
          <w:p w14:paraId="25EDDE63" w14:textId="55C032FE" w:rsidR="004E6B36" w:rsidRPr="000E1A9C" w:rsidRDefault="004E6B36" w:rsidP="00182A90">
            <w:pPr>
              <w:pStyle w:val="Tabelle"/>
            </w:pPr>
            <w:r w:rsidRPr="000E1A9C">
              <w:rPr>
                <w:i/>
                <w:iCs/>
              </w:rPr>
              <w:t>p</w:t>
            </w:r>
            <w:r w:rsidRPr="000E1A9C">
              <w:t xml:space="preserve"> = .4</w:t>
            </w:r>
            <w:r w:rsidR="00BA6126">
              <w:t>1</w:t>
            </w:r>
          </w:p>
        </w:tc>
      </w:tr>
      <w:tr w:rsidR="004E6B36" w:rsidRPr="000E1A9C" w14:paraId="598FCDE9" w14:textId="7AEE0580" w:rsidTr="00182A90">
        <w:trPr>
          <w:trHeight w:val="680"/>
        </w:trPr>
        <w:tc>
          <w:tcPr>
            <w:tcW w:w="2006" w:type="dxa"/>
            <w:vAlign w:val="center"/>
          </w:tcPr>
          <w:p w14:paraId="11CD2BD6" w14:textId="3B425766" w:rsidR="004E6B36" w:rsidRPr="000E1A9C" w:rsidRDefault="004E6B36" w:rsidP="00182A90">
            <w:pPr>
              <w:pStyle w:val="Tabelle"/>
            </w:pPr>
            <w:r w:rsidRPr="000E1A9C">
              <w:t>Neuroticism</w:t>
            </w:r>
          </w:p>
        </w:tc>
        <w:tc>
          <w:tcPr>
            <w:tcW w:w="1533" w:type="dxa"/>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418" w:type="dxa"/>
            <w:vAlign w:val="center"/>
          </w:tcPr>
          <w:p w14:paraId="29ED8D2D" w14:textId="49E8FA61" w:rsidR="004E6B36" w:rsidRPr="000E1A9C" w:rsidRDefault="00264F10" w:rsidP="00182A90">
            <w:pPr>
              <w:pStyle w:val="Tabelle"/>
            </w:pPr>
            <w:r>
              <w:t>0</w:t>
            </w:r>
            <w:r w:rsidR="004E6B36" w:rsidRPr="000E1A9C">
              <w:t>.3</w:t>
            </w:r>
            <w:r w:rsidR="00BA6126">
              <w:t>6</w:t>
            </w:r>
            <w:r w:rsidR="00145BF4">
              <w:t xml:space="preserve"> (</w:t>
            </w:r>
            <w:r>
              <w:t>0</w:t>
            </w:r>
            <w:r w:rsidR="004E6B36" w:rsidRPr="000E1A9C">
              <w:t>.20</w:t>
            </w:r>
            <w:r w:rsidR="00145BF4">
              <w:t>)</w:t>
            </w:r>
          </w:p>
        </w:tc>
        <w:tc>
          <w:tcPr>
            <w:tcW w:w="1417" w:type="dxa"/>
            <w:vAlign w:val="center"/>
          </w:tcPr>
          <w:p w14:paraId="0C8F5EF2" w14:textId="4B516509" w:rsidR="004E6B36" w:rsidRPr="000E1A9C" w:rsidRDefault="004E6B36" w:rsidP="00182A90">
            <w:pPr>
              <w:pStyle w:val="Tabelle"/>
              <w:rPr>
                <w:i/>
                <w:iCs/>
              </w:rPr>
            </w:pPr>
            <w:r w:rsidRPr="000E1A9C">
              <w:rPr>
                <w:i/>
                <w:iCs/>
              </w:rPr>
              <w:t xml:space="preserve">d </w:t>
            </w:r>
            <w:r w:rsidRPr="000E1A9C">
              <w:t>= 0.19</w:t>
            </w:r>
          </w:p>
        </w:tc>
        <w:tc>
          <w:tcPr>
            <w:tcW w:w="1454" w:type="dxa"/>
            <w:vAlign w:val="center"/>
          </w:tcPr>
          <w:p w14:paraId="61D7EDE7" w14:textId="77777777" w:rsidR="004E6B36" w:rsidRPr="000E1A9C" w:rsidRDefault="00121E97" w:rsidP="00182A90">
            <w:pPr>
              <w:pStyle w:val="Tabelle"/>
            </w:pPr>
            <w:r w:rsidRPr="000E1A9C">
              <w:t>-0.125,</w:t>
            </w:r>
          </w:p>
          <w:p w14:paraId="583668EB" w14:textId="1A5593CD" w:rsidR="00121E97" w:rsidRPr="000E1A9C" w:rsidRDefault="00121E97" w:rsidP="00182A90">
            <w:pPr>
              <w:pStyle w:val="Tabelle"/>
            </w:pPr>
            <w:r w:rsidRPr="000E1A9C">
              <w:t>0.043</w:t>
            </w:r>
          </w:p>
        </w:tc>
        <w:tc>
          <w:tcPr>
            <w:tcW w:w="1568" w:type="dxa"/>
            <w:vAlign w:val="center"/>
          </w:tcPr>
          <w:p w14:paraId="3E527C40" w14:textId="1907B84F" w:rsidR="004E6B36" w:rsidRPr="000E1A9C" w:rsidRDefault="004E6B36" w:rsidP="00182A90">
            <w:pPr>
              <w:pStyle w:val="Tabelle"/>
            </w:pPr>
            <w:proofErr w:type="gramStart"/>
            <w:r w:rsidRPr="000E1A9C">
              <w:rPr>
                <w:i/>
                <w:iCs/>
              </w:rPr>
              <w:t>t</w:t>
            </w:r>
            <w:r w:rsidRPr="000E1A9C">
              <w:t>(</w:t>
            </w:r>
            <w:proofErr w:type="gramEnd"/>
            <w:r w:rsidRPr="000E1A9C">
              <w:t>98) = -0.97,</w:t>
            </w:r>
          </w:p>
          <w:p w14:paraId="194DD277" w14:textId="49710DE5" w:rsidR="004E6B36" w:rsidRPr="000E1A9C" w:rsidRDefault="004E6B36" w:rsidP="00182A90">
            <w:pPr>
              <w:pStyle w:val="Tabelle"/>
            </w:pPr>
            <w:r w:rsidRPr="000E1A9C">
              <w:rPr>
                <w:i/>
                <w:iCs/>
              </w:rPr>
              <w:t>p</w:t>
            </w:r>
            <w:r w:rsidRPr="000E1A9C">
              <w:t xml:space="preserve"> = .33</w:t>
            </w:r>
          </w:p>
        </w:tc>
      </w:tr>
      <w:tr w:rsidR="004E6B36" w:rsidRPr="000E1A9C" w14:paraId="66FAB973" w14:textId="0A602E92" w:rsidTr="00182A90">
        <w:trPr>
          <w:trHeight w:val="680"/>
        </w:trPr>
        <w:tc>
          <w:tcPr>
            <w:tcW w:w="2006" w:type="dxa"/>
            <w:vAlign w:val="center"/>
          </w:tcPr>
          <w:p w14:paraId="7CDB43B3" w14:textId="0E82FE7D" w:rsidR="004E6B36" w:rsidRPr="000E1A9C" w:rsidRDefault="004E6B36" w:rsidP="00182A90">
            <w:pPr>
              <w:pStyle w:val="Tabelle"/>
            </w:pPr>
            <w:r w:rsidRPr="000E1A9C">
              <w:t>Openness</w:t>
            </w:r>
          </w:p>
        </w:tc>
        <w:tc>
          <w:tcPr>
            <w:tcW w:w="1533" w:type="dxa"/>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418" w:type="dxa"/>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vAlign w:val="center"/>
          </w:tcPr>
          <w:p w14:paraId="196C2126" w14:textId="6CB228FB" w:rsidR="004E6B36" w:rsidRPr="000E1A9C" w:rsidRDefault="004E6B36" w:rsidP="00182A90">
            <w:pPr>
              <w:pStyle w:val="Tabelle"/>
              <w:rPr>
                <w:i/>
                <w:iCs/>
              </w:rPr>
            </w:pPr>
            <w:r w:rsidRPr="000E1A9C">
              <w:rPr>
                <w:i/>
                <w:iCs/>
              </w:rPr>
              <w:t xml:space="preserve">d </w:t>
            </w:r>
            <w:r w:rsidRPr="000E1A9C">
              <w:t>= 0.0</w:t>
            </w:r>
            <w:r w:rsidR="00BA6126">
              <w:t>4</w:t>
            </w:r>
          </w:p>
        </w:tc>
        <w:tc>
          <w:tcPr>
            <w:tcW w:w="1454" w:type="dxa"/>
            <w:vAlign w:val="center"/>
          </w:tcPr>
          <w:p w14:paraId="781E386B" w14:textId="77777777" w:rsidR="004E6B36" w:rsidRPr="000E1A9C" w:rsidRDefault="00121E97" w:rsidP="00182A90">
            <w:pPr>
              <w:pStyle w:val="Tabelle"/>
            </w:pPr>
            <w:r w:rsidRPr="000E1A9C">
              <w:t>-0.075,</w:t>
            </w:r>
          </w:p>
          <w:p w14:paraId="2457155E" w14:textId="5C1AEFEC" w:rsidR="00121E97" w:rsidRPr="000E1A9C" w:rsidRDefault="00121E97" w:rsidP="00182A90">
            <w:pPr>
              <w:pStyle w:val="Tabelle"/>
            </w:pPr>
            <w:r w:rsidRPr="000E1A9C">
              <w:t>0.089</w:t>
            </w:r>
          </w:p>
        </w:tc>
        <w:tc>
          <w:tcPr>
            <w:tcW w:w="1568" w:type="dxa"/>
            <w:vAlign w:val="center"/>
          </w:tcPr>
          <w:p w14:paraId="13190192" w14:textId="3A63DE61" w:rsidR="004E6B36" w:rsidRPr="000E1A9C" w:rsidRDefault="004E6B36" w:rsidP="00182A90">
            <w:pPr>
              <w:pStyle w:val="Tabelle"/>
            </w:pPr>
            <w:proofErr w:type="gramStart"/>
            <w:r w:rsidRPr="000E1A9C">
              <w:rPr>
                <w:i/>
                <w:iCs/>
              </w:rPr>
              <w:t>t</w:t>
            </w:r>
            <w:r w:rsidRPr="000E1A9C">
              <w:t>(</w:t>
            </w:r>
            <w:proofErr w:type="gramEnd"/>
            <w:r w:rsidRPr="000E1A9C">
              <w:t>101) = 0.18,</w:t>
            </w:r>
          </w:p>
          <w:p w14:paraId="1D732FBA" w14:textId="112ED8F2" w:rsidR="004E6B36" w:rsidRPr="000E1A9C" w:rsidRDefault="004E6B36" w:rsidP="00182A90">
            <w:pPr>
              <w:pStyle w:val="Tabelle"/>
            </w:pPr>
            <w:r w:rsidRPr="000E1A9C">
              <w:rPr>
                <w:i/>
                <w:iCs/>
              </w:rPr>
              <w:t>p</w:t>
            </w:r>
            <w:r w:rsidRPr="000E1A9C">
              <w:t xml:space="preserve"> = .86</w:t>
            </w:r>
          </w:p>
        </w:tc>
      </w:tr>
    </w:tbl>
    <w:p w14:paraId="02D91A6F" w14:textId="3FB3B9D8" w:rsidR="00B12C85" w:rsidRPr="000E1A9C" w:rsidRDefault="007E23D3" w:rsidP="00A55211">
      <w:r w:rsidRPr="007E23D3">
        <w:t>For the rating task, an ANOVA across all traits</w:t>
      </w:r>
      <w:r w:rsidR="00C73C94">
        <w:t xml:space="preserve"> </w:t>
      </w:r>
      <w:proofErr w:type="spellStart"/>
      <w:r w:rsidR="00C73C94">
        <w:t>tesing</w:t>
      </w:r>
      <w:proofErr w:type="spellEnd"/>
      <w:r w:rsidR="00C73C94">
        <w:t xml:space="preserve"> for the influence of the ostracism condition</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23630FFE" w:rsidR="00016DC2" w:rsidRPr="000E1A9C" w:rsidRDefault="00016DC2" w:rsidP="00016DC2">
      <w:pPr>
        <w:ind w:firstLine="0"/>
        <w:rPr>
          <w:i/>
          <w:iCs/>
        </w:rPr>
      </w:pPr>
      <w:r w:rsidRPr="000E1A9C">
        <w:rPr>
          <w:i/>
          <w:iCs/>
        </w:rPr>
        <w:t xml:space="preserve">Descriptive and inferential statistics results of the rating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0"/>
        <w:gridCol w:w="1371"/>
        <w:gridCol w:w="1385"/>
        <w:gridCol w:w="1374"/>
        <w:gridCol w:w="1336"/>
        <w:gridCol w:w="1836"/>
      </w:tblGrid>
      <w:tr w:rsidR="007D6972" w:rsidRPr="000E1A9C" w14:paraId="49E724E5" w14:textId="77777777" w:rsidTr="00182A90">
        <w:trPr>
          <w:trHeight w:val="821"/>
        </w:trPr>
        <w:tc>
          <w:tcPr>
            <w:tcW w:w="1990"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786"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393"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376"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1861" w:type="dxa"/>
            <w:vMerge w:val="restart"/>
            <w:vAlign w:val="center"/>
          </w:tcPr>
          <w:p w14:paraId="3FB62646" w14:textId="7DE05FFD" w:rsidR="007D6972" w:rsidRPr="000E1A9C" w:rsidRDefault="007D6972" w:rsidP="00182A90">
            <w:pPr>
              <w:pStyle w:val="Tabelle"/>
              <w:rPr>
                <w:b/>
                <w:bCs/>
              </w:rPr>
            </w:pPr>
            <w:r w:rsidRPr="000E1A9C">
              <w:rPr>
                <w:b/>
                <w:bCs/>
              </w:rPr>
              <w:t>Independent    t-test</w:t>
            </w:r>
          </w:p>
        </w:tc>
      </w:tr>
      <w:tr w:rsidR="007D6972" w:rsidRPr="000E1A9C" w14:paraId="734DBECE" w14:textId="77777777" w:rsidTr="00182A90">
        <w:trPr>
          <w:trHeight w:val="557"/>
        </w:trPr>
        <w:tc>
          <w:tcPr>
            <w:tcW w:w="1990" w:type="dxa"/>
            <w:vMerge/>
            <w:vAlign w:val="center"/>
          </w:tcPr>
          <w:p w14:paraId="4E10E71B" w14:textId="77777777" w:rsidR="007D6972" w:rsidRPr="000E1A9C" w:rsidRDefault="007D6972" w:rsidP="00182A90">
            <w:pPr>
              <w:pStyle w:val="Tabelle"/>
              <w:rPr>
                <w:b/>
                <w:bCs/>
              </w:rPr>
            </w:pPr>
          </w:p>
        </w:tc>
        <w:tc>
          <w:tcPr>
            <w:tcW w:w="1388" w:type="dxa"/>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98" w:type="dxa"/>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393" w:type="dxa"/>
            <w:vMerge/>
            <w:vAlign w:val="center"/>
          </w:tcPr>
          <w:p w14:paraId="66156FBA" w14:textId="77777777" w:rsidR="007D6972" w:rsidRPr="000E1A9C" w:rsidRDefault="007D6972" w:rsidP="00182A90">
            <w:pPr>
              <w:spacing w:line="240" w:lineRule="auto"/>
              <w:ind w:firstLine="0"/>
              <w:jc w:val="center"/>
              <w:rPr>
                <w:b/>
                <w:bCs/>
              </w:rPr>
            </w:pPr>
          </w:p>
        </w:tc>
        <w:tc>
          <w:tcPr>
            <w:tcW w:w="1376" w:type="dxa"/>
            <w:vMerge/>
            <w:vAlign w:val="center"/>
          </w:tcPr>
          <w:p w14:paraId="5F6C1C84" w14:textId="77777777" w:rsidR="007D6972" w:rsidRPr="000E1A9C" w:rsidRDefault="007D6972" w:rsidP="00182A90">
            <w:pPr>
              <w:spacing w:line="240" w:lineRule="auto"/>
              <w:ind w:firstLine="0"/>
              <w:jc w:val="center"/>
              <w:rPr>
                <w:b/>
                <w:bCs/>
              </w:rPr>
            </w:pPr>
          </w:p>
        </w:tc>
        <w:tc>
          <w:tcPr>
            <w:tcW w:w="1861" w:type="dxa"/>
            <w:vMerge/>
            <w:vAlign w:val="center"/>
          </w:tcPr>
          <w:p w14:paraId="518EEE03" w14:textId="77777777" w:rsidR="007D6972" w:rsidRPr="000E1A9C" w:rsidRDefault="007D6972" w:rsidP="00182A90">
            <w:pPr>
              <w:spacing w:line="240" w:lineRule="auto"/>
              <w:ind w:firstLine="0"/>
              <w:jc w:val="center"/>
              <w:rPr>
                <w:b/>
                <w:bCs/>
              </w:rPr>
            </w:pPr>
          </w:p>
        </w:tc>
      </w:tr>
      <w:tr w:rsidR="00B12C85" w:rsidRPr="000E1A9C" w14:paraId="779EEA5A" w14:textId="77777777" w:rsidTr="00182A90">
        <w:trPr>
          <w:trHeight w:val="680"/>
        </w:trPr>
        <w:tc>
          <w:tcPr>
            <w:tcW w:w="1990" w:type="dxa"/>
            <w:vAlign w:val="center"/>
          </w:tcPr>
          <w:p w14:paraId="437F3A63" w14:textId="4C9543A1" w:rsidR="003A49D3" w:rsidRPr="000E1A9C" w:rsidRDefault="003A49D3" w:rsidP="00182A90">
            <w:pPr>
              <w:pStyle w:val="Tabelle"/>
            </w:pPr>
            <w:r w:rsidRPr="000E1A9C">
              <w:t>Agreeableness</w:t>
            </w:r>
          </w:p>
        </w:tc>
        <w:tc>
          <w:tcPr>
            <w:tcW w:w="1388" w:type="dxa"/>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98" w:type="dxa"/>
            <w:vAlign w:val="center"/>
          </w:tcPr>
          <w:p w14:paraId="40304CEF" w14:textId="54AF4B75" w:rsidR="003A49D3" w:rsidRPr="000E1A9C" w:rsidRDefault="003A49D3" w:rsidP="00182A90">
            <w:pPr>
              <w:pStyle w:val="Tabelle"/>
            </w:pPr>
            <w:r w:rsidRPr="000E1A9C">
              <w:t>4.08</w:t>
            </w:r>
            <w:r w:rsidR="00145BF4">
              <w:t xml:space="preserve"> (</w:t>
            </w:r>
            <w:r w:rsidRPr="000E1A9C">
              <w:t>0.6</w:t>
            </w:r>
            <w:r w:rsidR="00BA6126">
              <w:t>6</w:t>
            </w:r>
            <w:r w:rsidR="00145BF4">
              <w:t>)</w:t>
            </w:r>
          </w:p>
        </w:tc>
        <w:tc>
          <w:tcPr>
            <w:tcW w:w="1393" w:type="dxa"/>
            <w:vAlign w:val="center"/>
          </w:tcPr>
          <w:p w14:paraId="40D6E3EC" w14:textId="716BC2E1" w:rsidR="003A49D3" w:rsidRPr="000E1A9C" w:rsidRDefault="00A80AF7" w:rsidP="00182A90">
            <w:pPr>
              <w:pStyle w:val="Tabelle"/>
            </w:pPr>
            <w:r w:rsidRPr="000E1A9C">
              <w:rPr>
                <w:i/>
                <w:iCs/>
              </w:rPr>
              <w:t xml:space="preserve">d </w:t>
            </w:r>
            <w:r w:rsidRPr="000E1A9C">
              <w:t>= 0.0</w:t>
            </w:r>
            <w:r w:rsidR="00BA6126">
              <w:t>6</w:t>
            </w:r>
          </w:p>
        </w:tc>
        <w:tc>
          <w:tcPr>
            <w:tcW w:w="1376" w:type="dxa"/>
            <w:vAlign w:val="center"/>
          </w:tcPr>
          <w:p w14:paraId="499156BE" w14:textId="77777777" w:rsidR="003A49D3" w:rsidRPr="000E1A9C" w:rsidRDefault="00A80AF7" w:rsidP="00182A90">
            <w:pPr>
              <w:pStyle w:val="Tabelle"/>
            </w:pPr>
            <w:r w:rsidRPr="000E1A9C">
              <w:t>-0.297,</w:t>
            </w:r>
          </w:p>
          <w:p w14:paraId="0E542700" w14:textId="06C528E7" w:rsidR="00A80AF7" w:rsidRPr="000E1A9C" w:rsidRDefault="00A80AF7" w:rsidP="00182A90">
            <w:pPr>
              <w:pStyle w:val="Tabelle"/>
            </w:pPr>
            <w:r w:rsidRPr="000E1A9C">
              <w:t>0.223</w:t>
            </w:r>
          </w:p>
        </w:tc>
        <w:tc>
          <w:tcPr>
            <w:tcW w:w="1861" w:type="dxa"/>
            <w:vAlign w:val="center"/>
          </w:tcPr>
          <w:p w14:paraId="612D28A4" w14:textId="627DC750" w:rsidR="003A49D3" w:rsidRPr="000E1A9C" w:rsidRDefault="003A49D3" w:rsidP="00182A90">
            <w:pPr>
              <w:pStyle w:val="Tabelle"/>
            </w:pPr>
            <w:proofErr w:type="gramStart"/>
            <w:r w:rsidRPr="000E1A9C">
              <w:rPr>
                <w:i/>
                <w:iCs/>
              </w:rPr>
              <w:t>t</w:t>
            </w:r>
            <w:r w:rsidRPr="000E1A9C">
              <w:t>(</w:t>
            </w:r>
            <w:proofErr w:type="gramEnd"/>
            <w:r w:rsidRPr="000E1A9C">
              <w:t xml:space="preserve">101) = -0.28, </w:t>
            </w:r>
          </w:p>
          <w:p w14:paraId="18044A31" w14:textId="726943F8" w:rsidR="003A49D3" w:rsidRPr="000E1A9C" w:rsidRDefault="003A49D3" w:rsidP="00182A90">
            <w:pPr>
              <w:pStyle w:val="Tabelle"/>
            </w:pPr>
            <w:r w:rsidRPr="000E1A9C">
              <w:rPr>
                <w:i/>
                <w:iCs/>
              </w:rPr>
              <w:t>p</w:t>
            </w:r>
            <w:r w:rsidRPr="000E1A9C">
              <w:t xml:space="preserve"> = .78</w:t>
            </w:r>
          </w:p>
        </w:tc>
      </w:tr>
      <w:tr w:rsidR="00B12C85" w:rsidRPr="000E1A9C" w14:paraId="1AB7E297" w14:textId="77777777" w:rsidTr="00182A90">
        <w:trPr>
          <w:trHeight w:val="680"/>
        </w:trPr>
        <w:tc>
          <w:tcPr>
            <w:tcW w:w="1990" w:type="dxa"/>
            <w:vAlign w:val="center"/>
          </w:tcPr>
          <w:p w14:paraId="26917383" w14:textId="2581EED8" w:rsidR="003A49D3" w:rsidRPr="000E1A9C" w:rsidRDefault="003A49D3" w:rsidP="00182A90">
            <w:pPr>
              <w:pStyle w:val="Tabelle"/>
            </w:pPr>
            <w:r w:rsidRPr="000E1A9C">
              <w:t>Conscientiousness</w:t>
            </w:r>
          </w:p>
        </w:tc>
        <w:tc>
          <w:tcPr>
            <w:tcW w:w="1388" w:type="dxa"/>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98" w:type="dxa"/>
            <w:vAlign w:val="center"/>
          </w:tcPr>
          <w:p w14:paraId="3A8EFDF3" w14:textId="63D7E1D1" w:rsidR="003A49D3" w:rsidRPr="000E1A9C" w:rsidRDefault="003A49D3" w:rsidP="00182A90">
            <w:pPr>
              <w:pStyle w:val="Tabelle"/>
            </w:pPr>
            <w:r w:rsidRPr="000E1A9C">
              <w:t>4.23</w:t>
            </w:r>
            <w:r w:rsidR="00145BF4">
              <w:t xml:space="preserve"> (</w:t>
            </w:r>
            <w:r w:rsidRPr="000E1A9C">
              <w:t>0.6</w:t>
            </w:r>
            <w:r w:rsidR="00BA6126">
              <w:t>5</w:t>
            </w:r>
            <w:r w:rsidR="00145BF4">
              <w:t>)</w:t>
            </w:r>
          </w:p>
        </w:tc>
        <w:tc>
          <w:tcPr>
            <w:tcW w:w="1393" w:type="dxa"/>
            <w:vAlign w:val="center"/>
          </w:tcPr>
          <w:p w14:paraId="0D5FA341" w14:textId="1B4AA747" w:rsidR="003A49D3" w:rsidRPr="000E1A9C" w:rsidRDefault="00A80AF7" w:rsidP="00182A90">
            <w:pPr>
              <w:pStyle w:val="Tabelle"/>
            </w:pPr>
            <w:r w:rsidRPr="000E1A9C">
              <w:rPr>
                <w:i/>
                <w:iCs/>
              </w:rPr>
              <w:t xml:space="preserve">d </w:t>
            </w:r>
            <w:r w:rsidRPr="000E1A9C">
              <w:t>= 0.1</w:t>
            </w:r>
            <w:r w:rsidR="00BA6126">
              <w:t>3</w:t>
            </w:r>
          </w:p>
        </w:tc>
        <w:tc>
          <w:tcPr>
            <w:tcW w:w="1376" w:type="dxa"/>
            <w:vAlign w:val="center"/>
          </w:tcPr>
          <w:p w14:paraId="46C0C904" w14:textId="77777777" w:rsidR="003A49D3" w:rsidRPr="000E1A9C" w:rsidRDefault="00A80AF7" w:rsidP="00182A90">
            <w:pPr>
              <w:pStyle w:val="Tabelle"/>
            </w:pPr>
            <w:r w:rsidRPr="000E1A9C">
              <w:t>-0.378,</w:t>
            </w:r>
          </w:p>
          <w:p w14:paraId="4BF7D6CF" w14:textId="1FA7CEA8" w:rsidR="00A80AF7" w:rsidRPr="000E1A9C" w:rsidRDefault="00A80AF7" w:rsidP="00182A90">
            <w:pPr>
              <w:pStyle w:val="Tabelle"/>
            </w:pPr>
            <w:r w:rsidRPr="000E1A9C">
              <w:t>0.191</w:t>
            </w:r>
          </w:p>
        </w:tc>
        <w:tc>
          <w:tcPr>
            <w:tcW w:w="1861" w:type="dxa"/>
            <w:vAlign w:val="center"/>
          </w:tcPr>
          <w:p w14:paraId="48253181" w14:textId="4D68E3CC" w:rsidR="003A49D3" w:rsidRPr="000E1A9C" w:rsidRDefault="003A49D3" w:rsidP="00182A90">
            <w:pPr>
              <w:pStyle w:val="Tabelle"/>
            </w:pPr>
            <w:proofErr w:type="gramStart"/>
            <w:r w:rsidRPr="000E1A9C">
              <w:rPr>
                <w:i/>
                <w:iCs/>
              </w:rPr>
              <w:t>t</w:t>
            </w:r>
            <w:r w:rsidRPr="000E1A9C">
              <w:t>(</w:t>
            </w:r>
            <w:proofErr w:type="gramEnd"/>
            <w:r w:rsidRPr="000E1A9C">
              <w:t xml:space="preserve">94)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B12C85" w:rsidRPr="000E1A9C" w14:paraId="0ABF5885" w14:textId="77777777" w:rsidTr="00182A90">
        <w:trPr>
          <w:trHeight w:val="680"/>
        </w:trPr>
        <w:tc>
          <w:tcPr>
            <w:tcW w:w="1990" w:type="dxa"/>
            <w:vAlign w:val="center"/>
          </w:tcPr>
          <w:p w14:paraId="1B7C7587" w14:textId="64A55E42" w:rsidR="003A49D3" w:rsidRPr="000E1A9C" w:rsidRDefault="003A49D3" w:rsidP="00182A90">
            <w:pPr>
              <w:pStyle w:val="Tabelle"/>
            </w:pPr>
            <w:r w:rsidRPr="000E1A9C">
              <w:t>Extraversion</w:t>
            </w:r>
          </w:p>
        </w:tc>
        <w:tc>
          <w:tcPr>
            <w:tcW w:w="1388" w:type="dxa"/>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98" w:type="dxa"/>
            <w:vAlign w:val="center"/>
          </w:tcPr>
          <w:p w14:paraId="1CCEA41E" w14:textId="2AE97278" w:rsidR="003A49D3" w:rsidRPr="000E1A9C" w:rsidRDefault="003A49D3" w:rsidP="00182A90">
            <w:pPr>
              <w:pStyle w:val="Tabelle"/>
            </w:pPr>
            <w:r w:rsidRPr="000E1A9C">
              <w:t>4.74</w:t>
            </w:r>
            <w:r w:rsidR="00145BF4">
              <w:t xml:space="preserve"> (</w:t>
            </w:r>
            <w:r w:rsidRPr="000E1A9C">
              <w:t>0.6</w:t>
            </w:r>
            <w:r w:rsidR="00BA6126">
              <w:t>4</w:t>
            </w:r>
            <w:r w:rsidR="00145BF4">
              <w:t>)</w:t>
            </w:r>
          </w:p>
        </w:tc>
        <w:tc>
          <w:tcPr>
            <w:tcW w:w="1393" w:type="dxa"/>
            <w:vAlign w:val="center"/>
          </w:tcPr>
          <w:p w14:paraId="7DF59CD6" w14:textId="1A000AD0" w:rsidR="003A49D3" w:rsidRPr="000E1A9C" w:rsidRDefault="00A80AF7" w:rsidP="00182A90">
            <w:pPr>
              <w:pStyle w:val="Tabelle"/>
            </w:pPr>
            <w:r w:rsidRPr="000E1A9C">
              <w:rPr>
                <w:i/>
                <w:iCs/>
              </w:rPr>
              <w:t xml:space="preserve">d </w:t>
            </w:r>
            <w:r w:rsidRPr="000E1A9C">
              <w:t>= 0.24</w:t>
            </w:r>
          </w:p>
        </w:tc>
        <w:tc>
          <w:tcPr>
            <w:tcW w:w="1376" w:type="dxa"/>
            <w:vAlign w:val="center"/>
          </w:tcPr>
          <w:p w14:paraId="3C68C55F" w14:textId="77777777" w:rsidR="003A49D3" w:rsidRPr="000E1A9C" w:rsidRDefault="00A80AF7" w:rsidP="00182A90">
            <w:pPr>
              <w:pStyle w:val="Tabelle"/>
            </w:pPr>
            <w:r w:rsidRPr="000E1A9C">
              <w:t>-0.110,</w:t>
            </w:r>
          </w:p>
          <w:p w14:paraId="47C12261" w14:textId="6077DEE4" w:rsidR="00A80AF7" w:rsidRPr="000E1A9C" w:rsidRDefault="00A80AF7" w:rsidP="00182A90">
            <w:pPr>
              <w:pStyle w:val="Tabelle"/>
            </w:pPr>
            <w:r w:rsidRPr="000E1A9C">
              <w:t>0.462</w:t>
            </w:r>
          </w:p>
        </w:tc>
        <w:tc>
          <w:tcPr>
            <w:tcW w:w="1861" w:type="dxa"/>
            <w:vAlign w:val="center"/>
          </w:tcPr>
          <w:p w14:paraId="4E967792" w14:textId="7DF8AAE6" w:rsidR="003A49D3" w:rsidRPr="000E1A9C" w:rsidRDefault="003A49D3" w:rsidP="00182A90">
            <w:pPr>
              <w:pStyle w:val="Tabelle"/>
            </w:pPr>
            <w:proofErr w:type="gramStart"/>
            <w:r w:rsidRPr="000E1A9C">
              <w:rPr>
                <w:i/>
                <w:iCs/>
              </w:rPr>
              <w:t>t</w:t>
            </w:r>
            <w:r w:rsidRPr="000E1A9C">
              <w:t>(</w:t>
            </w:r>
            <w:proofErr w:type="gramEnd"/>
            <w:r w:rsidRPr="000E1A9C">
              <w:t xml:space="preserve">93) = 1.22, </w:t>
            </w:r>
          </w:p>
          <w:p w14:paraId="3E7ADEBA" w14:textId="7403B0E0" w:rsidR="003A49D3" w:rsidRPr="000E1A9C" w:rsidRDefault="003A49D3" w:rsidP="00182A90">
            <w:pPr>
              <w:pStyle w:val="Tabelle"/>
            </w:pPr>
            <w:r w:rsidRPr="000E1A9C">
              <w:rPr>
                <w:i/>
                <w:iCs/>
              </w:rPr>
              <w:t>p</w:t>
            </w:r>
            <w:r w:rsidRPr="000E1A9C">
              <w:t xml:space="preserve"> = .2</w:t>
            </w:r>
            <w:r w:rsidR="00BA6126">
              <w:t>3</w:t>
            </w:r>
          </w:p>
        </w:tc>
      </w:tr>
      <w:tr w:rsidR="00B12C85" w:rsidRPr="000E1A9C" w14:paraId="583659E5" w14:textId="77777777" w:rsidTr="00182A90">
        <w:trPr>
          <w:trHeight w:val="680"/>
        </w:trPr>
        <w:tc>
          <w:tcPr>
            <w:tcW w:w="1990" w:type="dxa"/>
            <w:vAlign w:val="center"/>
          </w:tcPr>
          <w:p w14:paraId="69B39CB6" w14:textId="74E5884D" w:rsidR="003A49D3" w:rsidRPr="000E1A9C" w:rsidRDefault="003A49D3" w:rsidP="00182A90">
            <w:pPr>
              <w:pStyle w:val="Tabelle"/>
            </w:pPr>
            <w:r w:rsidRPr="000E1A9C">
              <w:t>Neuroticism</w:t>
            </w:r>
          </w:p>
        </w:tc>
        <w:tc>
          <w:tcPr>
            <w:tcW w:w="1388" w:type="dxa"/>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98" w:type="dxa"/>
            <w:vAlign w:val="center"/>
          </w:tcPr>
          <w:p w14:paraId="6E924DFE" w14:textId="1E986282" w:rsidR="003A49D3" w:rsidRPr="000E1A9C" w:rsidRDefault="003A49D3" w:rsidP="00182A90">
            <w:pPr>
              <w:pStyle w:val="Tabelle"/>
            </w:pPr>
            <w:r w:rsidRPr="000E1A9C">
              <w:t>3.94</w:t>
            </w:r>
            <w:r w:rsidR="00145BF4">
              <w:t xml:space="preserve"> (</w:t>
            </w:r>
            <w:r w:rsidRPr="000E1A9C">
              <w:t>0.80</w:t>
            </w:r>
            <w:r w:rsidR="00145BF4">
              <w:t>)</w:t>
            </w:r>
          </w:p>
        </w:tc>
        <w:tc>
          <w:tcPr>
            <w:tcW w:w="1393" w:type="dxa"/>
            <w:vAlign w:val="center"/>
          </w:tcPr>
          <w:p w14:paraId="48D4C1C4" w14:textId="0EAB9400" w:rsidR="003A49D3" w:rsidRPr="000E1A9C" w:rsidRDefault="00A80AF7" w:rsidP="00182A90">
            <w:pPr>
              <w:pStyle w:val="Tabelle"/>
            </w:pPr>
            <w:r w:rsidRPr="000E1A9C">
              <w:rPr>
                <w:i/>
                <w:iCs/>
              </w:rPr>
              <w:t xml:space="preserve">d </w:t>
            </w:r>
            <w:r w:rsidRPr="000E1A9C">
              <w:t>= 0.17</w:t>
            </w:r>
          </w:p>
        </w:tc>
        <w:tc>
          <w:tcPr>
            <w:tcW w:w="1376" w:type="dxa"/>
            <w:vAlign w:val="center"/>
          </w:tcPr>
          <w:p w14:paraId="405A1ECB" w14:textId="77777777" w:rsidR="003A49D3" w:rsidRPr="000E1A9C" w:rsidRDefault="00A80AF7" w:rsidP="00182A90">
            <w:pPr>
              <w:pStyle w:val="Tabelle"/>
            </w:pPr>
            <w:r w:rsidRPr="000E1A9C">
              <w:t>-0.423,</w:t>
            </w:r>
          </w:p>
          <w:p w14:paraId="501EF22D" w14:textId="3D58F161" w:rsidR="00A80AF7" w:rsidRPr="000E1A9C" w:rsidRDefault="00A80AF7" w:rsidP="00182A90">
            <w:pPr>
              <w:pStyle w:val="Tabelle"/>
            </w:pPr>
            <w:r w:rsidRPr="000E1A9C">
              <w:t>0.162</w:t>
            </w:r>
          </w:p>
        </w:tc>
        <w:tc>
          <w:tcPr>
            <w:tcW w:w="1861" w:type="dxa"/>
            <w:vAlign w:val="center"/>
          </w:tcPr>
          <w:p w14:paraId="16D80D1A" w14:textId="5750C192" w:rsidR="003A49D3" w:rsidRPr="000E1A9C" w:rsidRDefault="003A49D3" w:rsidP="00182A90">
            <w:pPr>
              <w:pStyle w:val="Tabelle"/>
            </w:pPr>
            <w:proofErr w:type="gramStart"/>
            <w:r w:rsidRPr="000E1A9C">
              <w:rPr>
                <w:i/>
                <w:iCs/>
              </w:rPr>
              <w:t>t</w:t>
            </w:r>
            <w:r w:rsidRPr="000E1A9C">
              <w:t>(</w:t>
            </w:r>
            <w:proofErr w:type="gramEnd"/>
            <w:r w:rsidRPr="000E1A9C">
              <w:t xml:space="preserve">102) = -0.89, </w:t>
            </w:r>
          </w:p>
          <w:p w14:paraId="7DC70C78" w14:textId="4CA56F38" w:rsidR="003A49D3" w:rsidRPr="000E1A9C" w:rsidRDefault="003A49D3" w:rsidP="00182A90">
            <w:pPr>
              <w:pStyle w:val="Tabelle"/>
            </w:pPr>
            <w:r w:rsidRPr="000E1A9C">
              <w:rPr>
                <w:i/>
                <w:iCs/>
              </w:rPr>
              <w:t>p</w:t>
            </w:r>
            <w:r w:rsidRPr="000E1A9C">
              <w:t xml:space="preserve"> = .3</w:t>
            </w:r>
            <w:r w:rsidR="00BA6126">
              <w:t>8</w:t>
            </w:r>
          </w:p>
        </w:tc>
      </w:tr>
      <w:tr w:rsidR="00B12C85" w:rsidRPr="000E1A9C" w14:paraId="5A9D359D" w14:textId="77777777" w:rsidTr="00182A90">
        <w:trPr>
          <w:trHeight w:val="680"/>
        </w:trPr>
        <w:tc>
          <w:tcPr>
            <w:tcW w:w="1990" w:type="dxa"/>
            <w:vAlign w:val="center"/>
          </w:tcPr>
          <w:p w14:paraId="38237B3C" w14:textId="59CE7819" w:rsidR="003A49D3" w:rsidRPr="000E1A9C" w:rsidRDefault="003A49D3" w:rsidP="00182A90">
            <w:pPr>
              <w:pStyle w:val="Tabelle"/>
            </w:pPr>
            <w:r w:rsidRPr="000E1A9C">
              <w:t>Openness</w:t>
            </w:r>
          </w:p>
        </w:tc>
        <w:tc>
          <w:tcPr>
            <w:tcW w:w="1388" w:type="dxa"/>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98" w:type="dxa"/>
            <w:vAlign w:val="center"/>
          </w:tcPr>
          <w:p w14:paraId="3B978227" w14:textId="2BF84084" w:rsidR="003A49D3" w:rsidRPr="000E1A9C" w:rsidRDefault="003A49D3" w:rsidP="00182A90">
            <w:pPr>
              <w:pStyle w:val="Tabelle"/>
            </w:pPr>
            <w:r w:rsidRPr="000E1A9C">
              <w:t>3.88</w:t>
            </w:r>
            <w:r w:rsidR="00145BF4">
              <w:t xml:space="preserve"> (</w:t>
            </w:r>
            <w:r w:rsidRPr="000E1A9C">
              <w:t>0.70</w:t>
            </w:r>
            <w:r w:rsidR="00145BF4">
              <w:t>)</w:t>
            </w:r>
          </w:p>
        </w:tc>
        <w:tc>
          <w:tcPr>
            <w:tcW w:w="1393" w:type="dxa"/>
            <w:vAlign w:val="center"/>
          </w:tcPr>
          <w:p w14:paraId="7CF0E659" w14:textId="67596D95" w:rsidR="003A49D3" w:rsidRPr="000E1A9C" w:rsidRDefault="00A80AF7" w:rsidP="00182A90">
            <w:pPr>
              <w:pStyle w:val="Tabelle"/>
            </w:pPr>
            <w:r w:rsidRPr="000E1A9C">
              <w:rPr>
                <w:i/>
                <w:iCs/>
              </w:rPr>
              <w:t xml:space="preserve">d </w:t>
            </w:r>
            <w:r w:rsidRPr="000E1A9C">
              <w:t>= 0.15</w:t>
            </w:r>
          </w:p>
        </w:tc>
        <w:tc>
          <w:tcPr>
            <w:tcW w:w="1376" w:type="dxa"/>
            <w:vAlign w:val="center"/>
          </w:tcPr>
          <w:p w14:paraId="6364BE5B" w14:textId="77777777" w:rsidR="003A49D3" w:rsidRPr="000E1A9C" w:rsidRDefault="00A80AF7" w:rsidP="00182A90">
            <w:pPr>
              <w:pStyle w:val="Tabelle"/>
            </w:pPr>
            <w:r w:rsidRPr="000E1A9C">
              <w:t>-0.171,</w:t>
            </w:r>
          </w:p>
          <w:p w14:paraId="2BD75929" w14:textId="665844CD" w:rsidR="00A80AF7" w:rsidRPr="000E1A9C" w:rsidRDefault="00A80AF7" w:rsidP="00182A90">
            <w:pPr>
              <w:pStyle w:val="Tabelle"/>
            </w:pPr>
            <w:r w:rsidRPr="000E1A9C">
              <w:t>0.391</w:t>
            </w:r>
          </w:p>
        </w:tc>
        <w:tc>
          <w:tcPr>
            <w:tcW w:w="1861" w:type="dxa"/>
            <w:vAlign w:val="center"/>
          </w:tcPr>
          <w:p w14:paraId="1A279364" w14:textId="4E3D9704" w:rsidR="003A49D3" w:rsidRPr="000E1A9C" w:rsidRDefault="003A49D3" w:rsidP="00182A90">
            <w:pPr>
              <w:pStyle w:val="Tabelle"/>
            </w:pPr>
            <w:proofErr w:type="gramStart"/>
            <w:r w:rsidRPr="000E1A9C">
              <w:rPr>
                <w:i/>
                <w:iCs/>
              </w:rPr>
              <w:t>t</w:t>
            </w:r>
            <w:r w:rsidRPr="000E1A9C">
              <w:t>(</w:t>
            </w:r>
            <w:proofErr w:type="gramEnd"/>
            <w:r w:rsidRPr="000E1A9C">
              <w:t xml:space="preserve">100) = 0.77, </w:t>
            </w:r>
          </w:p>
          <w:p w14:paraId="3E68EEC8" w14:textId="01A89C47" w:rsidR="003A49D3" w:rsidRPr="000E1A9C" w:rsidRDefault="003A49D3" w:rsidP="00182A90">
            <w:pPr>
              <w:pStyle w:val="Tabelle"/>
            </w:pPr>
            <w:r w:rsidRPr="000E1A9C">
              <w:rPr>
                <w:i/>
                <w:iCs/>
              </w:rPr>
              <w:t>p</w:t>
            </w:r>
            <w:r w:rsidRPr="000E1A9C">
              <w:t xml:space="preserve"> = .44</w:t>
            </w:r>
          </w:p>
        </w:tc>
      </w:tr>
    </w:tbl>
    <w:p w14:paraId="2F35A0E5" w14:textId="1252B370" w:rsidR="007E23D3" w:rsidRDefault="00CC53C6" w:rsidP="008C5C0A">
      <w:bookmarkStart w:id="140" w:name="_Toc72686994"/>
      <w:bookmarkStart w:id="141" w:name="_Toc73444081"/>
      <w:bookmarkStart w:id="142" w:name="_Toc73444213"/>
      <w:bookmarkStart w:id="143" w:name="_Toc73444243"/>
      <w:bookmarkStart w:id="144" w:name="_Toc73461022"/>
      <w:bookmarkStart w:id="145" w:name="_Toc73461093"/>
      <w:bookmarkStart w:id="146" w:name="_Toc73461151"/>
      <w:bookmarkStart w:id="147" w:name="_Toc73461166"/>
      <w:bookmarkStart w:id="148" w:name="_Toc73461196"/>
      <w:bookmarkStart w:id="149" w:name="_Toc73461230"/>
      <w:bookmarkStart w:id="150" w:name="_Toc7346124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trait manipulation had no effect on the ratings.</w:t>
      </w:r>
    </w:p>
    <w:p w14:paraId="38093683" w14:textId="77777777"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6EF654B4" w:rsidR="000D1705" w:rsidRPr="000E1A9C" w:rsidRDefault="000D1705" w:rsidP="000D1705">
      <w:pPr>
        <w:ind w:firstLine="0"/>
        <w:rPr>
          <w:i/>
          <w:iCs/>
        </w:rPr>
      </w:pPr>
      <w:r w:rsidRPr="000E1A9C">
        <w:rPr>
          <w:i/>
          <w:iCs/>
        </w:rPr>
        <w:t>Inferential statistics results of the two-way ANOVA.</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2352"/>
        <w:gridCol w:w="1843"/>
      </w:tblGrid>
      <w:tr w:rsidR="008E5E97" w:rsidRPr="000E1A9C" w14:paraId="28AE4DE1" w14:textId="77777777" w:rsidTr="00B468A5">
        <w:trPr>
          <w:trHeight w:val="679"/>
        </w:trPr>
        <w:tc>
          <w:tcPr>
            <w:tcW w:w="2006" w:type="dxa"/>
            <w:vAlign w:val="center"/>
          </w:tcPr>
          <w:p w14:paraId="774FADE0" w14:textId="4ED2E272" w:rsidR="008E5E97" w:rsidRPr="000E1A9C" w:rsidRDefault="008E5E97" w:rsidP="00B468A5">
            <w:pPr>
              <w:pStyle w:val="Tabelle"/>
              <w:rPr>
                <w:b/>
                <w:bCs/>
              </w:rPr>
            </w:pPr>
            <w:r w:rsidRPr="000E1A9C">
              <w:rPr>
                <w:b/>
                <w:bCs/>
              </w:rPr>
              <w:t>Trait</w:t>
            </w:r>
          </w:p>
        </w:tc>
        <w:tc>
          <w:tcPr>
            <w:tcW w:w="1879" w:type="dxa"/>
            <w:vAlign w:val="center"/>
          </w:tcPr>
          <w:p w14:paraId="0D88B1A8" w14:textId="571C4DD0" w:rsidR="008E5E97" w:rsidRPr="000E1A9C" w:rsidRDefault="008E5E97" w:rsidP="00B468A5">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2352" w:type="dxa"/>
            <w:vAlign w:val="center"/>
          </w:tcPr>
          <w:p w14:paraId="46CE699A" w14:textId="7F40C3D0" w:rsidR="008E5E97" w:rsidRPr="000E1A9C" w:rsidRDefault="008E5E97" w:rsidP="00B468A5">
            <w:pPr>
              <w:pStyle w:val="Tabelle"/>
              <w:rPr>
                <w:b/>
                <w:bCs/>
              </w:rPr>
            </w:pPr>
            <w:r w:rsidRPr="00E650BB">
              <w:rPr>
                <w:b/>
                <w:bCs/>
                <w:i/>
                <w:iCs/>
              </w:rPr>
              <w:t>F</w:t>
            </w:r>
            <w:r w:rsidRPr="000E1A9C">
              <w:rPr>
                <w:b/>
                <w:bCs/>
              </w:rPr>
              <w:t>-</w:t>
            </w:r>
            <w:r w:rsidR="00064662" w:rsidRPr="000E1A9C">
              <w:rPr>
                <w:b/>
                <w:bCs/>
              </w:rPr>
              <w:t>statistic</w:t>
            </w:r>
          </w:p>
        </w:tc>
        <w:tc>
          <w:tcPr>
            <w:tcW w:w="1843" w:type="dxa"/>
            <w:vAlign w:val="center"/>
          </w:tcPr>
          <w:p w14:paraId="77B62344" w14:textId="1DE7487F" w:rsidR="008E5E97" w:rsidRPr="000E1A9C" w:rsidRDefault="008E5E97" w:rsidP="00B468A5">
            <w:pPr>
              <w:pStyle w:val="Tabelle"/>
              <w:rPr>
                <w:b/>
                <w:bCs/>
              </w:rPr>
            </w:pPr>
            <w:r w:rsidRPr="00E650BB">
              <w:rPr>
                <w:b/>
                <w:bCs/>
                <w:i/>
                <w:iCs/>
              </w:rPr>
              <w:t>p</w:t>
            </w:r>
            <w:r w:rsidRPr="000E1A9C">
              <w:rPr>
                <w:b/>
                <w:bCs/>
              </w:rPr>
              <w:t>-value</w:t>
            </w:r>
          </w:p>
        </w:tc>
      </w:tr>
      <w:tr w:rsidR="008E5E97" w:rsidRPr="000E1A9C" w14:paraId="49A5DAF6" w14:textId="77777777" w:rsidTr="00B468A5">
        <w:trPr>
          <w:trHeight w:val="567"/>
        </w:trPr>
        <w:tc>
          <w:tcPr>
            <w:tcW w:w="2006" w:type="dxa"/>
            <w:vAlign w:val="center"/>
          </w:tcPr>
          <w:p w14:paraId="41EE6CE8" w14:textId="6FF2347C" w:rsidR="008E5E97" w:rsidRPr="000E1A9C" w:rsidRDefault="008E5E97" w:rsidP="00B468A5">
            <w:pPr>
              <w:pStyle w:val="Tabelle"/>
            </w:pPr>
            <w:r w:rsidRPr="000E1A9C">
              <w:t>Agreeableness</w:t>
            </w:r>
          </w:p>
        </w:tc>
        <w:tc>
          <w:tcPr>
            <w:tcW w:w="1879" w:type="dxa"/>
            <w:vAlign w:val="center"/>
          </w:tcPr>
          <w:p w14:paraId="32D7923E" w14:textId="7B67891A" w:rsidR="008E5E97" w:rsidRPr="00645DEC" w:rsidRDefault="00580E80" w:rsidP="00B468A5">
            <w:pPr>
              <w:pStyle w:val="Tabelle"/>
              <w:rPr>
                <w:vertAlign w:val="superscript"/>
              </w:rPr>
            </w:pPr>
            <w:r w:rsidRPr="000E1A9C">
              <w:rPr>
                <w:i/>
                <w:iCs/>
              </w:rPr>
              <w:t xml:space="preserve">η2 </w:t>
            </w:r>
            <w:r w:rsidRPr="000E1A9C">
              <w:t xml:space="preserve">= </w:t>
            </w:r>
            <w:r w:rsidR="00D22264">
              <w:t>0.007</w:t>
            </w:r>
          </w:p>
        </w:tc>
        <w:tc>
          <w:tcPr>
            <w:tcW w:w="2352" w:type="dxa"/>
            <w:vAlign w:val="center"/>
          </w:tcPr>
          <w:p w14:paraId="72D4D4A6" w14:textId="7B80A311" w:rsidR="008E5E97" w:rsidRPr="000E1A9C" w:rsidRDefault="00225496" w:rsidP="00B468A5">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843" w:type="dxa"/>
            <w:vAlign w:val="center"/>
          </w:tcPr>
          <w:p w14:paraId="69EED25F" w14:textId="21B18E2E" w:rsidR="008E5E97" w:rsidRPr="000E1A9C" w:rsidRDefault="000D1705" w:rsidP="00B468A5">
            <w:pPr>
              <w:pStyle w:val="Tabelle"/>
            </w:pPr>
            <w:r w:rsidRPr="000E1A9C">
              <w:rPr>
                <w:i/>
                <w:iCs/>
              </w:rPr>
              <w:t xml:space="preserve">p </w:t>
            </w:r>
            <w:r w:rsidR="00E2124F">
              <w:t xml:space="preserve">= </w:t>
            </w:r>
            <w:r w:rsidR="00E2124F" w:rsidRPr="00E2124F">
              <w:t>0.24</w:t>
            </w:r>
          </w:p>
        </w:tc>
      </w:tr>
      <w:tr w:rsidR="008E5E97" w:rsidRPr="000E1A9C" w14:paraId="1A69031B" w14:textId="77777777" w:rsidTr="00B468A5">
        <w:trPr>
          <w:trHeight w:val="567"/>
        </w:trPr>
        <w:tc>
          <w:tcPr>
            <w:tcW w:w="2006" w:type="dxa"/>
            <w:vAlign w:val="center"/>
          </w:tcPr>
          <w:p w14:paraId="7ACDE3BC" w14:textId="0FDB7FCF" w:rsidR="008E5E97" w:rsidRPr="000E1A9C" w:rsidRDefault="008E5E97" w:rsidP="00B468A5">
            <w:pPr>
              <w:pStyle w:val="Tabelle"/>
            </w:pPr>
            <w:r w:rsidRPr="000E1A9C">
              <w:lastRenderedPageBreak/>
              <w:t>Conscientiousness</w:t>
            </w:r>
          </w:p>
        </w:tc>
        <w:tc>
          <w:tcPr>
            <w:tcW w:w="1879" w:type="dxa"/>
            <w:vAlign w:val="center"/>
          </w:tcPr>
          <w:p w14:paraId="39954DF6" w14:textId="1370A226" w:rsidR="008E5E97" w:rsidRPr="000E1A9C" w:rsidRDefault="00580E80" w:rsidP="00B468A5">
            <w:pPr>
              <w:pStyle w:val="Tabelle"/>
            </w:pPr>
            <w:r w:rsidRPr="000E1A9C">
              <w:rPr>
                <w:i/>
                <w:iCs/>
              </w:rPr>
              <w:t xml:space="preserve">η2 </w:t>
            </w:r>
            <w:r w:rsidRPr="000E1A9C">
              <w:t>=</w:t>
            </w:r>
            <w:r w:rsidR="00E2124F">
              <w:t xml:space="preserve"> </w:t>
            </w:r>
            <w:r w:rsidR="00D22264">
              <w:t>0.00009</w:t>
            </w:r>
          </w:p>
        </w:tc>
        <w:tc>
          <w:tcPr>
            <w:tcW w:w="2352" w:type="dxa"/>
            <w:vAlign w:val="center"/>
          </w:tcPr>
          <w:p w14:paraId="47A6915E" w14:textId="54F8C26A" w:rsidR="008E5E97" w:rsidRPr="000E1A9C" w:rsidRDefault="00565495" w:rsidP="00B468A5">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843" w:type="dxa"/>
            <w:vAlign w:val="center"/>
          </w:tcPr>
          <w:p w14:paraId="5C23968B" w14:textId="719C34FA" w:rsidR="008E5E97" w:rsidRPr="00E2124F" w:rsidRDefault="000D1705" w:rsidP="00B468A5">
            <w:pPr>
              <w:pStyle w:val="Tabelle"/>
            </w:pPr>
            <w:r w:rsidRPr="000E1A9C">
              <w:rPr>
                <w:i/>
                <w:iCs/>
              </w:rPr>
              <w:t xml:space="preserve">p </w:t>
            </w:r>
            <w:r w:rsidR="00E2124F">
              <w:t xml:space="preserve">= </w:t>
            </w:r>
            <w:r w:rsidR="00E2124F" w:rsidRPr="00E2124F">
              <w:t>0.89</w:t>
            </w:r>
          </w:p>
        </w:tc>
      </w:tr>
      <w:tr w:rsidR="008E5E97" w:rsidRPr="000E1A9C" w14:paraId="15937308" w14:textId="77777777" w:rsidTr="00B468A5">
        <w:trPr>
          <w:trHeight w:val="567"/>
        </w:trPr>
        <w:tc>
          <w:tcPr>
            <w:tcW w:w="2006" w:type="dxa"/>
            <w:vAlign w:val="center"/>
          </w:tcPr>
          <w:p w14:paraId="49A8EAAA" w14:textId="4A0F877A" w:rsidR="008E5E97" w:rsidRPr="000E1A9C" w:rsidRDefault="008E5E97" w:rsidP="00B468A5">
            <w:pPr>
              <w:pStyle w:val="Tabelle"/>
            </w:pPr>
            <w:r w:rsidRPr="000E1A9C">
              <w:t>Extraversion</w:t>
            </w:r>
          </w:p>
        </w:tc>
        <w:tc>
          <w:tcPr>
            <w:tcW w:w="1879" w:type="dxa"/>
            <w:vAlign w:val="center"/>
          </w:tcPr>
          <w:p w14:paraId="3E894823" w14:textId="2BEABAB5" w:rsidR="008E5E97" w:rsidRPr="000E1A9C" w:rsidRDefault="00580E80" w:rsidP="00B468A5">
            <w:pPr>
              <w:pStyle w:val="Tabelle"/>
            </w:pPr>
            <w:r w:rsidRPr="000E1A9C">
              <w:rPr>
                <w:i/>
                <w:iCs/>
              </w:rPr>
              <w:t xml:space="preserve">η2 </w:t>
            </w:r>
            <w:r w:rsidRPr="000E1A9C">
              <w:t>=</w:t>
            </w:r>
            <w:r w:rsidR="00E2124F">
              <w:t xml:space="preserve"> </w:t>
            </w:r>
            <w:r w:rsidR="00D22264">
              <w:t>0.009</w:t>
            </w:r>
          </w:p>
        </w:tc>
        <w:tc>
          <w:tcPr>
            <w:tcW w:w="2352" w:type="dxa"/>
            <w:vAlign w:val="center"/>
          </w:tcPr>
          <w:p w14:paraId="703F5D03" w14:textId="158E8811" w:rsidR="008E5E97" w:rsidRPr="000E1A9C" w:rsidRDefault="00580E80" w:rsidP="00B468A5">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843" w:type="dxa"/>
            <w:vAlign w:val="center"/>
          </w:tcPr>
          <w:p w14:paraId="49E03373" w14:textId="79E155B6" w:rsidR="008E5E97" w:rsidRPr="000E1A9C" w:rsidRDefault="00E2124F" w:rsidP="00B468A5">
            <w:pPr>
              <w:pStyle w:val="Tabelle"/>
            </w:pPr>
            <w:r w:rsidRPr="000E1A9C">
              <w:rPr>
                <w:i/>
                <w:iCs/>
              </w:rPr>
              <w:t xml:space="preserve">p </w:t>
            </w:r>
            <w:r>
              <w:t xml:space="preserve">= </w:t>
            </w:r>
            <w:r w:rsidRPr="00E2124F">
              <w:t>0.1</w:t>
            </w:r>
            <w:r>
              <w:t>7</w:t>
            </w:r>
          </w:p>
        </w:tc>
      </w:tr>
      <w:tr w:rsidR="008E5E97" w:rsidRPr="000E1A9C" w14:paraId="6AD03947" w14:textId="77777777" w:rsidTr="00B468A5">
        <w:trPr>
          <w:trHeight w:val="567"/>
        </w:trPr>
        <w:tc>
          <w:tcPr>
            <w:tcW w:w="2006" w:type="dxa"/>
            <w:vAlign w:val="center"/>
          </w:tcPr>
          <w:p w14:paraId="54B0BF97" w14:textId="217376EC" w:rsidR="008E5E97" w:rsidRPr="000E1A9C" w:rsidRDefault="008E5E97" w:rsidP="00B468A5">
            <w:pPr>
              <w:pStyle w:val="Tabelle"/>
            </w:pPr>
            <w:r w:rsidRPr="000E1A9C">
              <w:t>Neuroticism</w:t>
            </w:r>
          </w:p>
        </w:tc>
        <w:tc>
          <w:tcPr>
            <w:tcW w:w="1879" w:type="dxa"/>
            <w:vAlign w:val="center"/>
          </w:tcPr>
          <w:p w14:paraId="49F1B362" w14:textId="65FCBBC2" w:rsidR="008E5E97" w:rsidRPr="000E1A9C" w:rsidRDefault="00580E80" w:rsidP="00B468A5">
            <w:pPr>
              <w:pStyle w:val="Tabelle"/>
            </w:pPr>
            <w:r w:rsidRPr="000E1A9C">
              <w:rPr>
                <w:i/>
                <w:iCs/>
              </w:rPr>
              <w:t xml:space="preserve">η2 </w:t>
            </w:r>
            <w:r w:rsidRPr="000E1A9C">
              <w:t>=</w:t>
            </w:r>
            <w:r w:rsidR="00E2124F">
              <w:t xml:space="preserve"> </w:t>
            </w:r>
            <w:r w:rsidR="00D22264">
              <w:t>0.005</w:t>
            </w:r>
          </w:p>
        </w:tc>
        <w:tc>
          <w:tcPr>
            <w:tcW w:w="2352" w:type="dxa"/>
            <w:vAlign w:val="center"/>
          </w:tcPr>
          <w:p w14:paraId="1BB2F1DA" w14:textId="72E48FFD" w:rsidR="008E5E97" w:rsidRPr="000E1A9C" w:rsidRDefault="00580E80" w:rsidP="00B468A5">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843" w:type="dxa"/>
            <w:vAlign w:val="center"/>
          </w:tcPr>
          <w:p w14:paraId="3AF5048C" w14:textId="3CC0EEA4" w:rsidR="008E5E97" w:rsidRPr="000E1A9C" w:rsidRDefault="00E2124F" w:rsidP="00B468A5">
            <w:pPr>
              <w:pStyle w:val="Tabelle"/>
            </w:pPr>
            <w:r w:rsidRPr="000E1A9C">
              <w:rPr>
                <w:i/>
                <w:iCs/>
              </w:rPr>
              <w:t xml:space="preserve">p </w:t>
            </w:r>
            <w:r>
              <w:t xml:space="preserve">= </w:t>
            </w:r>
            <w:r w:rsidRPr="00E2124F">
              <w:t>0.3</w:t>
            </w:r>
            <w:r>
              <w:t>1</w:t>
            </w:r>
          </w:p>
        </w:tc>
      </w:tr>
      <w:tr w:rsidR="008E5E97" w:rsidRPr="000E1A9C" w14:paraId="12617254" w14:textId="77777777" w:rsidTr="00B468A5">
        <w:trPr>
          <w:trHeight w:val="567"/>
        </w:trPr>
        <w:tc>
          <w:tcPr>
            <w:tcW w:w="2006" w:type="dxa"/>
            <w:vAlign w:val="center"/>
          </w:tcPr>
          <w:p w14:paraId="18B58CDE" w14:textId="42A7CE6B" w:rsidR="008E5E97" w:rsidRPr="000E1A9C" w:rsidRDefault="008E5E97" w:rsidP="00B468A5">
            <w:pPr>
              <w:pStyle w:val="Tabelle"/>
            </w:pPr>
            <w:r w:rsidRPr="000E1A9C">
              <w:t>Openness</w:t>
            </w:r>
          </w:p>
        </w:tc>
        <w:tc>
          <w:tcPr>
            <w:tcW w:w="1879" w:type="dxa"/>
            <w:vAlign w:val="center"/>
          </w:tcPr>
          <w:p w14:paraId="1595256B" w14:textId="76EE3DB4" w:rsidR="008E5E97" w:rsidRPr="000E1A9C" w:rsidRDefault="00580E80" w:rsidP="00B468A5">
            <w:pPr>
              <w:pStyle w:val="Tabelle"/>
            </w:pPr>
            <w:r w:rsidRPr="000E1A9C">
              <w:rPr>
                <w:i/>
                <w:iCs/>
              </w:rPr>
              <w:t xml:space="preserve">η2 </w:t>
            </w:r>
            <w:r w:rsidRPr="000E1A9C">
              <w:t>=</w:t>
            </w:r>
            <w:r w:rsidR="00E2124F">
              <w:t xml:space="preserve"> </w:t>
            </w:r>
            <w:r w:rsidR="00D22264">
              <w:t>0.002</w:t>
            </w:r>
          </w:p>
        </w:tc>
        <w:tc>
          <w:tcPr>
            <w:tcW w:w="2352" w:type="dxa"/>
            <w:vAlign w:val="center"/>
          </w:tcPr>
          <w:p w14:paraId="07E9E955" w14:textId="728ED6BA" w:rsidR="008E5E97" w:rsidRPr="000E1A9C" w:rsidRDefault="00580E80" w:rsidP="00B468A5">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843" w:type="dxa"/>
            <w:vAlign w:val="center"/>
          </w:tcPr>
          <w:p w14:paraId="33A91CB3" w14:textId="63D8B4B2" w:rsidR="008E5E97" w:rsidRPr="000E1A9C" w:rsidRDefault="00E2124F" w:rsidP="00B468A5">
            <w:pPr>
              <w:pStyle w:val="Tabelle"/>
            </w:pPr>
            <w:r w:rsidRPr="000E1A9C">
              <w:rPr>
                <w:i/>
                <w:iCs/>
              </w:rPr>
              <w:t xml:space="preserve">p </w:t>
            </w:r>
            <w:r>
              <w:t xml:space="preserve">= </w:t>
            </w:r>
            <w:r w:rsidRPr="00E2124F">
              <w:t>0.50</w:t>
            </w:r>
          </w:p>
        </w:tc>
      </w:tr>
    </w:tbl>
    <w:p w14:paraId="26FAB4E8" w14:textId="58D64622" w:rsidR="00D807EF" w:rsidRDefault="00EA7E21" w:rsidP="00CC53C6">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rating accuracy 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p>
    <w:p w14:paraId="3A28DF66" w14:textId="5BA4F85E" w:rsidR="00EB02A3" w:rsidRDefault="0013592C" w:rsidP="00CC53C6">
      <w:r w:rsidRPr="0013592C">
        <w:t xml:space="preserve">None of the linear models yielded significant numbers, so participants' own personality trait can be discarded as a moderator variable for the effect of exclusion on </w:t>
      </w:r>
      <w:r>
        <w:t>participants’</w:t>
      </w:r>
      <w:r w:rsidRPr="0013592C">
        <w:t xml:space="preserve"> preferences for facial personality traits.</w:t>
      </w:r>
    </w:p>
    <w:p w14:paraId="44FAF5F7" w14:textId="3E9A1665" w:rsidR="008F3CB5" w:rsidRPr="000E1A9C" w:rsidRDefault="008F3CB5" w:rsidP="008F3CB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41E5DA55" w:rsidR="00BD12CC" w:rsidRPr="00F54116" w:rsidRDefault="008F3CB5" w:rsidP="00F54116">
      <w:pPr>
        <w:ind w:firstLine="0"/>
        <w:rPr>
          <w:i/>
          <w:iCs/>
        </w:rPr>
      </w:pPr>
      <w:r w:rsidRPr="00F54116">
        <w:rPr>
          <w:i/>
          <w:iCs/>
        </w:rPr>
        <w:t>Inferential statistics results of the moderator analysis.</w:t>
      </w:r>
      <w:r w:rsidR="005C2F3F" w:rsidRPr="00F54116">
        <w:rPr>
          <w:i/>
          <w:iCs/>
        </w:rPr>
        <w:t xml:space="preserve"> Influence of p</w:t>
      </w:r>
      <w:r w:rsidRPr="00F54116">
        <w:rPr>
          <w:i/>
          <w:iCs/>
        </w:rPr>
        <w:t>articipants</w:t>
      </w:r>
      <w:r w:rsidR="00064662" w:rsidRPr="00F54116">
        <w:rPr>
          <w:i/>
          <w:iCs/>
        </w:rPr>
        <w:t>’</w:t>
      </w:r>
      <w:r w:rsidRPr="00F54116">
        <w:rPr>
          <w:i/>
          <w:iCs/>
        </w:rPr>
        <w:t xml:space="preserve"> own personality traits and interaction </w:t>
      </w:r>
      <w:r w:rsidR="005C2F3F" w:rsidRPr="00F54116">
        <w:rPr>
          <w:i/>
          <w:iCs/>
        </w:rPr>
        <w:t xml:space="preserve">with </w:t>
      </w:r>
      <w:r w:rsidR="00C73C94">
        <w:rPr>
          <w:i/>
          <w:iCs/>
        </w:rPr>
        <w:t xml:space="preserve">ostracism </w:t>
      </w:r>
      <w:r w:rsidR="005C2F3F" w:rsidRPr="00F54116">
        <w:rPr>
          <w:i/>
          <w:iCs/>
        </w:rPr>
        <w:t xml:space="preserve">condition </w:t>
      </w:r>
      <w:r w:rsidRPr="00F54116">
        <w:rPr>
          <w:i/>
          <w:iCs/>
        </w:rPr>
        <w:t xml:space="preserve">on the </w:t>
      </w:r>
      <w:r w:rsidR="00D064AD" w:rsidRPr="00F54116">
        <w:rPr>
          <w:i/>
          <w:iCs/>
        </w:rPr>
        <w:t>preference task.</w:t>
      </w:r>
    </w:p>
    <w:tbl>
      <w:tblPr>
        <w:tblStyle w:val="Tabellenraster"/>
        <w:tblpPr w:leftFromText="142" w:rightFromText="1134" w:bottomFromText="851" w:vertAnchor="text" w:tblpY="1"/>
        <w:tblOverlap w:val="never"/>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843"/>
        <w:gridCol w:w="2126"/>
        <w:gridCol w:w="1843"/>
      </w:tblGrid>
      <w:tr w:rsidR="00937BB0" w:rsidRPr="000E1A9C" w14:paraId="21156424" w14:textId="03E377FE" w:rsidTr="00B468A5">
        <w:trPr>
          <w:trHeight w:val="699"/>
        </w:trPr>
        <w:tc>
          <w:tcPr>
            <w:tcW w:w="2268" w:type="dxa"/>
            <w:vAlign w:val="center"/>
          </w:tcPr>
          <w:p w14:paraId="65F108CB" w14:textId="2D7BE995" w:rsidR="00937BB0" w:rsidRPr="000E1A9C" w:rsidRDefault="00937BB0" w:rsidP="00B468A5">
            <w:pPr>
              <w:spacing w:line="240" w:lineRule="auto"/>
              <w:ind w:firstLine="0"/>
              <w:jc w:val="center"/>
            </w:pPr>
            <w:r w:rsidRPr="000E1A9C">
              <w:rPr>
                <w:b/>
                <w:bCs/>
              </w:rPr>
              <w:t>Trait</w:t>
            </w:r>
          </w:p>
        </w:tc>
        <w:tc>
          <w:tcPr>
            <w:tcW w:w="1843" w:type="dxa"/>
            <w:vAlign w:val="center"/>
          </w:tcPr>
          <w:p w14:paraId="0FE3186E" w14:textId="09F2C52D" w:rsidR="00937BB0" w:rsidRPr="000E1A9C" w:rsidRDefault="00937BB0" w:rsidP="00B468A5">
            <w:pPr>
              <w:pStyle w:val="Tabelle"/>
              <w:rPr>
                <w:b/>
                <w:bCs/>
                <w:vertAlign w:val="superscript"/>
              </w:rPr>
            </w:pPr>
            <w:r w:rsidRPr="000E1A9C">
              <w:rPr>
                <w:b/>
                <w:bCs/>
              </w:rPr>
              <w:t xml:space="preserve">Adjusted </w:t>
            </w:r>
            <w:r w:rsidRPr="00E650BB">
              <w:rPr>
                <w:b/>
                <w:bCs/>
                <w:i/>
                <w:iCs/>
              </w:rPr>
              <w:t>R</w:t>
            </w:r>
            <w:r w:rsidRPr="00E650BB">
              <w:rPr>
                <w:b/>
                <w:bCs/>
                <w:i/>
                <w:iCs/>
                <w:vertAlign w:val="superscript"/>
              </w:rPr>
              <w:t>2</w:t>
            </w:r>
          </w:p>
        </w:tc>
        <w:tc>
          <w:tcPr>
            <w:tcW w:w="2126" w:type="dxa"/>
            <w:vAlign w:val="center"/>
          </w:tcPr>
          <w:p w14:paraId="47CE4BF2" w14:textId="134C5B14" w:rsidR="00937BB0" w:rsidRPr="000E1A9C" w:rsidRDefault="00937BB0" w:rsidP="00B468A5">
            <w:pPr>
              <w:pStyle w:val="Tabelle"/>
              <w:rPr>
                <w:b/>
                <w:bCs/>
              </w:rPr>
            </w:pPr>
            <w:r w:rsidRPr="00E650BB">
              <w:rPr>
                <w:b/>
                <w:bCs/>
                <w:i/>
                <w:iCs/>
              </w:rPr>
              <w:t>F</w:t>
            </w:r>
            <w:r w:rsidRPr="000E1A9C">
              <w:rPr>
                <w:b/>
                <w:bCs/>
              </w:rPr>
              <w:t>-statistic</w:t>
            </w:r>
          </w:p>
        </w:tc>
        <w:tc>
          <w:tcPr>
            <w:tcW w:w="1843" w:type="dxa"/>
            <w:vAlign w:val="center"/>
          </w:tcPr>
          <w:p w14:paraId="487F044B" w14:textId="042AABC4" w:rsidR="00937BB0" w:rsidRPr="000E1A9C" w:rsidRDefault="00B468A5" w:rsidP="00B468A5">
            <w:pPr>
              <w:pStyle w:val="Tabelle"/>
              <w:rPr>
                <w:b/>
                <w:bCs/>
              </w:rPr>
            </w:pPr>
            <w:r w:rsidRPr="00E650BB">
              <w:rPr>
                <w:b/>
                <w:bCs/>
                <w:i/>
                <w:iCs/>
              </w:rPr>
              <w:t>p</w:t>
            </w:r>
            <w:r>
              <w:rPr>
                <w:b/>
                <w:bCs/>
              </w:rPr>
              <w:t>-value</w:t>
            </w:r>
          </w:p>
        </w:tc>
      </w:tr>
      <w:tr w:rsidR="00937BB0" w:rsidRPr="000E1A9C" w14:paraId="5BA82475" w14:textId="4BD493DA" w:rsidTr="00B468A5">
        <w:trPr>
          <w:trHeight w:hRule="exact" w:val="567"/>
        </w:trPr>
        <w:tc>
          <w:tcPr>
            <w:tcW w:w="2268" w:type="dxa"/>
            <w:vAlign w:val="center"/>
          </w:tcPr>
          <w:p w14:paraId="4CAF7C23" w14:textId="2E47CB3D" w:rsidR="00937BB0" w:rsidRPr="000E1A9C" w:rsidRDefault="00937BB0" w:rsidP="00B468A5">
            <w:pPr>
              <w:spacing w:line="240" w:lineRule="auto"/>
              <w:ind w:firstLine="0"/>
              <w:jc w:val="center"/>
            </w:pPr>
            <w:r w:rsidRPr="000E1A9C">
              <w:t>Agreeableness</w:t>
            </w:r>
          </w:p>
        </w:tc>
        <w:tc>
          <w:tcPr>
            <w:tcW w:w="1843" w:type="dxa"/>
            <w:vAlign w:val="center"/>
          </w:tcPr>
          <w:p w14:paraId="567205EF" w14:textId="66ECEBE7"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D064AD">
              <w:t>-.02</w:t>
            </w:r>
          </w:p>
        </w:tc>
        <w:tc>
          <w:tcPr>
            <w:tcW w:w="2126" w:type="dxa"/>
            <w:vAlign w:val="center"/>
          </w:tcPr>
          <w:p w14:paraId="6995EA8F" w14:textId="25B14149" w:rsidR="00937BB0" w:rsidRPr="000E1A9C" w:rsidRDefault="00937BB0" w:rsidP="00B468A5">
            <w:pPr>
              <w:pStyle w:val="Tabelle"/>
            </w:pPr>
            <w:proofErr w:type="gramStart"/>
            <w:r w:rsidRPr="00B93086">
              <w:rPr>
                <w:i/>
                <w:iCs/>
              </w:rPr>
              <w:t>F</w:t>
            </w:r>
            <w:r>
              <w:t>(</w:t>
            </w:r>
            <w:proofErr w:type="gramEnd"/>
            <w:r>
              <w:t xml:space="preserve">3, 100) = </w:t>
            </w:r>
            <w:r w:rsidRPr="00D064AD">
              <w:t>0.24</w:t>
            </w:r>
          </w:p>
        </w:tc>
        <w:tc>
          <w:tcPr>
            <w:tcW w:w="1843" w:type="dxa"/>
            <w:vAlign w:val="center"/>
          </w:tcPr>
          <w:p w14:paraId="3538ED89" w14:textId="6F2E3C2E" w:rsidR="00937BB0" w:rsidRPr="000E1A9C" w:rsidRDefault="00937BB0" w:rsidP="00B468A5">
            <w:pPr>
              <w:pStyle w:val="Tabelle"/>
              <w:rPr>
                <w:i/>
                <w:iCs/>
              </w:rPr>
            </w:pPr>
            <w:r w:rsidRPr="000E1A9C">
              <w:rPr>
                <w:i/>
                <w:iCs/>
              </w:rPr>
              <w:t>p</w:t>
            </w:r>
            <w:r w:rsidRPr="000E1A9C">
              <w:t xml:space="preserve"> = </w:t>
            </w:r>
            <w:r w:rsidRPr="00D064AD">
              <w:t>.59</w:t>
            </w:r>
          </w:p>
        </w:tc>
      </w:tr>
      <w:tr w:rsidR="00937BB0" w:rsidRPr="000E1A9C" w14:paraId="38734815" w14:textId="63FD645A" w:rsidTr="00B468A5">
        <w:trPr>
          <w:trHeight w:hRule="exact" w:val="567"/>
        </w:trPr>
        <w:tc>
          <w:tcPr>
            <w:tcW w:w="2268" w:type="dxa"/>
            <w:vAlign w:val="center"/>
          </w:tcPr>
          <w:p w14:paraId="5C8B712C" w14:textId="134CBB81" w:rsidR="00937BB0" w:rsidRPr="000E1A9C" w:rsidRDefault="00937BB0" w:rsidP="00B468A5">
            <w:pPr>
              <w:spacing w:line="240" w:lineRule="auto"/>
              <w:ind w:firstLine="0"/>
              <w:jc w:val="center"/>
            </w:pPr>
            <w:r w:rsidRPr="000E1A9C">
              <w:t>Conscientiousness</w:t>
            </w:r>
          </w:p>
        </w:tc>
        <w:tc>
          <w:tcPr>
            <w:tcW w:w="1843" w:type="dxa"/>
            <w:vAlign w:val="center"/>
          </w:tcPr>
          <w:p w14:paraId="7C9D620E" w14:textId="2A22F601"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D064AD">
              <w:t>-.02</w:t>
            </w:r>
          </w:p>
        </w:tc>
        <w:tc>
          <w:tcPr>
            <w:tcW w:w="2126" w:type="dxa"/>
            <w:vAlign w:val="center"/>
          </w:tcPr>
          <w:p w14:paraId="3B42F227" w14:textId="6B3250A4" w:rsidR="00937BB0" w:rsidRPr="000E1A9C" w:rsidRDefault="00937BB0" w:rsidP="00B468A5">
            <w:pPr>
              <w:pStyle w:val="Tabelle"/>
            </w:pPr>
            <w:proofErr w:type="gramStart"/>
            <w:r w:rsidRPr="00B93086">
              <w:rPr>
                <w:i/>
                <w:iCs/>
              </w:rPr>
              <w:t>F</w:t>
            </w:r>
            <w:r>
              <w:t>(</w:t>
            </w:r>
            <w:proofErr w:type="gramEnd"/>
            <w:r>
              <w:t xml:space="preserve">3, 100) = </w:t>
            </w:r>
            <w:r w:rsidRPr="00D064AD">
              <w:t>0.24</w:t>
            </w:r>
          </w:p>
        </w:tc>
        <w:tc>
          <w:tcPr>
            <w:tcW w:w="1843" w:type="dxa"/>
            <w:vAlign w:val="center"/>
          </w:tcPr>
          <w:p w14:paraId="0AFFCAC2" w14:textId="5BC7A380" w:rsidR="00937BB0" w:rsidRPr="000E1A9C" w:rsidRDefault="00937BB0" w:rsidP="00B468A5">
            <w:pPr>
              <w:pStyle w:val="Tabelle"/>
              <w:rPr>
                <w:i/>
                <w:iCs/>
              </w:rPr>
            </w:pPr>
            <w:r w:rsidRPr="000E1A9C">
              <w:rPr>
                <w:i/>
                <w:iCs/>
              </w:rPr>
              <w:t>p</w:t>
            </w:r>
            <w:r w:rsidRPr="000E1A9C">
              <w:t xml:space="preserve"> = </w:t>
            </w:r>
            <w:r w:rsidRPr="00D064AD">
              <w:t>.6</w:t>
            </w:r>
            <w:r>
              <w:t>3</w:t>
            </w:r>
          </w:p>
        </w:tc>
      </w:tr>
      <w:tr w:rsidR="00937BB0" w:rsidRPr="000E1A9C" w14:paraId="720820B6" w14:textId="121223D6" w:rsidTr="00B468A5">
        <w:trPr>
          <w:trHeight w:hRule="exact" w:val="567"/>
        </w:trPr>
        <w:tc>
          <w:tcPr>
            <w:tcW w:w="2268" w:type="dxa"/>
            <w:vAlign w:val="center"/>
          </w:tcPr>
          <w:p w14:paraId="39A11BEE" w14:textId="01C1FD43" w:rsidR="00937BB0" w:rsidRPr="000E1A9C" w:rsidRDefault="00937BB0" w:rsidP="00B468A5">
            <w:pPr>
              <w:spacing w:line="240" w:lineRule="auto"/>
              <w:ind w:firstLine="0"/>
              <w:jc w:val="center"/>
            </w:pPr>
            <w:r w:rsidRPr="000E1A9C">
              <w:t>Extraversion</w:t>
            </w:r>
          </w:p>
        </w:tc>
        <w:tc>
          <w:tcPr>
            <w:tcW w:w="1843" w:type="dxa"/>
            <w:vAlign w:val="center"/>
          </w:tcPr>
          <w:p w14:paraId="5618D9E7" w14:textId="1A444C39"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1</w:t>
            </w:r>
          </w:p>
        </w:tc>
        <w:tc>
          <w:tcPr>
            <w:tcW w:w="2126" w:type="dxa"/>
            <w:vAlign w:val="center"/>
          </w:tcPr>
          <w:p w14:paraId="3A8BFE3E" w14:textId="74C40AA6" w:rsidR="00937BB0" w:rsidRPr="000E1A9C" w:rsidRDefault="00937BB0" w:rsidP="00B468A5">
            <w:pPr>
              <w:pStyle w:val="Tabelle"/>
            </w:pPr>
            <w:proofErr w:type="gramStart"/>
            <w:r w:rsidRPr="00B93086">
              <w:rPr>
                <w:i/>
                <w:iCs/>
              </w:rPr>
              <w:t>F</w:t>
            </w:r>
            <w:r>
              <w:t>(</w:t>
            </w:r>
            <w:proofErr w:type="gramEnd"/>
            <w:r>
              <w:t xml:space="preserve">3, 100) = </w:t>
            </w:r>
            <w:r w:rsidRPr="00EC1ACF">
              <w:t>0.60</w:t>
            </w:r>
          </w:p>
        </w:tc>
        <w:tc>
          <w:tcPr>
            <w:tcW w:w="1843" w:type="dxa"/>
            <w:vAlign w:val="center"/>
          </w:tcPr>
          <w:p w14:paraId="5CF5746D" w14:textId="14D849D5" w:rsidR="00937BB0" w:rsidRPr="000E1A9C" w:rsidRDefault="00937BB0" w:rsidP="00B468A5">
            <w:pPr>
              <w:pStyle w:val="Tabelle"/>
              <w:rPr>
                <w:i/>
                <w:iCs/>
              </w:rPr>
            </w:pPr>
            <w:r w:rsidRPr="000E1A9C">
              <w:rPr>
                <w:i/>
                <w:iCs/>
              </w:rPr>
              <w:t>p</w:t>
            </w:r>
            <w:r w:rsidRPr="000E1A9C">
              <w:t xml:space="preserve"> = </w:t>
            </w:r>
            <w:r w:rsidRPr="00EC1ACF">
              <w:t>.36</w:t>
            </w:r>
          </w:p>
        </w:tc>
      </w:tr>
      <w:tr w:rsidR="00937BB0" w:rsidRPr="000E1A9C" w14:paraId="718DE969" w14:textId="4F804F77" w:rsidTr="00B468A5">
        <w:trPr>
          <w:trHeight w:hRule="exact" w:val="567"/>
        </w:trPr>
        <w:tc>
          <w:tcPr>
            <w:tcW w:w="2268" w:type="dxa"/>
            <w:vAlign w:val="center"/>
          </w:tcPr>
          <w:p w14:paraId="3CDBC966" w14:textId="0A1DAC10" w:rsidR="00937BB0" w:rsidRPr="000E1A9C" w:rsidRDefault="00937BB0" w:rsidP="00B468A5">
            <w:pPr>
              <w:spacing w:line="240" w:lineRule="auto"/>
              <w:ind w:firstLine="0"/>
              <w:jc w:val="center"/>
            </w:pPr>
            <w:r w:rsidRPr="000E1A9C">
              <w:t>Neuroticism</w:t>
            </w:r>
          </w:p>
        </w:tc>
        <w:tc>
          <w:tcPr>
            <w:tcW w:w="1843" w:type="dxa"/>
            <w:vAlign w:val="center"/>
          </w:tcPr>
          <w:p w14:paraId="607E9800" w14:textId="406C81F4"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w:t>
            </w:r>
            <w:r>
              <w:t>2</w:t>
            </w:r>
          </w:p>
        </w:tc>
        <w:tc>
          <w:tcPr>
            <w:tcW w:w="2126" w:type="dxa"/>
            <w:vAlign w:val="center"/>
          </w:tcPr>
          <w:p w14:paraId="0F4D4AB4" w14:textId="3982D041" w:rsidR="00937BB0" w:rsidRPr="000E1A9C" w:rsidRDefault="00937BB0" w:rsidP="00B468A5">
            <w:pPr>
              <w:pStyle w:val="Tabelle"/>
            </w:pPr>
            <w:proofErr w:type="gramStart"/>
            <w:r w:rsidRPr="00B93086">
              <w:rPr>
                <w:i/>
                <w:iCs/>
              </w:rPr>
              <w:t>F</w:t>
            </w:r>
            <w:r>
              <w:t>(</w:t>
            </w:r>
            <w:proofErr w:type="gramEnd"/>
            <w:r>
              <w:t xml:space="preserve">3, 100) = </w:t>
            </w:r>
            <w:r w:rsidRPr="00EC1ACF">
              <w:t>0.3</w:t>
            </w:r>
            <w:r>
              <w:t>9</w:t>
            </w:r>
          </w:p>
        </w:tc>
        <w:tc>
          <w:tcPr>
            <w:tcW w:w="1843" w:type="dxa"/>
            <w:vAlign w:val="center"/>
          </w:tcPr>
          <w:p w14:paraId="08756838" w14:textId="48952C2C" w:rsidR="00937BB0" w:rsidRPr="000E1A9C" w:rsidRDefault="00937BB0" w:rsidP="00B468A5">
            <w:pPr>
              <w:pStyle w:val="Tabelle"/>
              <w:rPr>
                <w:i/>
                <w:iCs/>
              </w:rPr>
            </w:pPr>
            <w:r w:rsidRPr="000E1A9C">
              <w:rPr>
                <w:i/>
                <w:iCs/>
              </w:rPr>
              <w:t>p</w:t>
            </w:r>
            <w:r w:rsidRPr="000E1A9C">
              <w:t xml:space="preserve"> =</w:t>
            </w:r>
            <w:r>
              <w:t xml:space="preserve"> </w:t>
            </w:r>
            <w:r w:rsidRPr="00EC1ACF">
              <w:t>.6</w:t>
            </w:r>
            <w:r>
              <w:t>9</w:t>
            </w:r>
          </w:p>
        </w:tc>
      </w:tr>
      <w:tr w:rsidR="00937BB0" w:rsidRPr="000E1A9C" w14:paraId="610E59B4" w14:textId="1B2BD39C" w:rsidTr="00B468A5">
        <w:trPr>
          <w:trHeight w:hRule="exact" w:val="567"/>
        </w:trPr>
        <w:tc>
          <w:tcPr>
            <w:tcW w:w="2268" w:type="dxa"/>
            <w:vAlign w:val="center"/>
          </w:tcPr>
          <w:p w14:paraId="6C405C8D" w14:textId="2F5EA88C" w:rsidR="00937BB0" w:rsidRPr="000E1A9C" w:rsidRDefault="00937BB0" w:rsidP="00B468A5">
            <w:pPr>
              <w:spacing w:line="240" w:lineRule="auto"/>
              <w:ind w:firstLine="0"/>
              <w:jc w:val="center"/>
            </w:pPr>
            <w:r w:rsidRPr="000E1A9C">
              <w:lastRenderedPageBreak/>
              <w:t>Openness</w:t>
            </w:r>
          </w:p>
        </w:tc>
        <w:tc>
          <w:tcPr>
            <w:tcW w:w="1843" w:type="dxa"/>
            <w:vAlign w:val="center"/>
          </w:tcPr>
          <w:p w14:paraId="79F00829" w14:textId="1DC23A98"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2</w:t>
            </w:r>
          </w:p>
        </w:tc>
        <w:tc>
          <w:tcPr>
            <w:tcW w:w="2126" w:type="dxa"/>
            <w:vAlign w:val="center"/>
          </w:tcPr>
          <w:p w14:paraId="25766C10" w14:textId="34C3A430" w:rsidR="00937BB0" w:rsidRPr="000E1A9C" w:rsidRDefault="00937BB0" w:rsidP="00B468A5">
            <w:pPr>
              <w:pStyle w:val="Tabelle"/>
            </w:pPr>
            <w:proofErr w:type="gramStart"/>
            <w:r w:rsidRPr="00B93086">
              <w:rPr>
                <w:i/>
                <w:iCs/>
              </w:rPr>
              <w:t>F</w:t>
            </w:r>
            <w:r>
              <w:t>(</w:t>
            </w:r>
            <w:proofErr w:type="gramEnd"/>
            <w:r>
              <w:t xml:space="preserve">3, 100) = </w:t>
            </w:r>
            <w:r w:rsidRPr="00EC1ACF">
              <w:t>0.25</w:t>
            </w:r>
          </w:p>
        </w:tc>
        <w:tc>
          <w:tcPr>
            <w:tcW w:w="1843" w:type="dxa"/>
            <w:vAlign w:val="center"/>
          </w:tcPr>
          <w:p w14:paraId="7B61C20A" w14:textId="1DCC6BE1" w:rsidR="00937BB0" w:rsidRPr="000E1A9C" w:rsidRDefault="00937BB0" w:rsidP="00B468A5">
            <w:pPr>
              <w:pStyle w:val="Tabelle"/>
              <w:rPr>
                <w:i/>
                <w:iCs/>
              </w:rPr>
            </w:pPr>
            <w:r w:rsidRPr="000E1A9C">
              <w:rPr>
                <w:i/>
                <w:iCs/>
              </w:rPr>
              <w:t>p</w:t>
            </w:r>
            <w:r w:rsidRPr="000E1A9C">
              <w:t xml:space="preserve"> = </w:t>
            </w:r>
            <w:r w:rsidRPr="00EC1ACF">
              <w:t>.4</w:t>
            </w:r>
            <w:r>
              <w:t>5</w:t>
            </w:r>
          </w:p>
        </w:tc>
      </w:tr>
    </w:tbl>
    <w:p w14:paraId="28BB22BA" w14:textId="7B92EEFA" w:rsidR="00A9323C" w:rsidRDefault="00FC3AC1" w:rsidP="00FC3AC1">
      <w:r w:rsidRPr="00FC3AC1">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w:t>
      </w:r>
      <w:r w:rsidR="006546A0">
        <w:t>turned out to be</w:t>
      </w:r>
      <w:r w:rsidR="00A9323C" w:rsidRPr="00A9323C">
        <w:t xml:space="preserve"> true, at least not according to the data. </w:t>
      </w:r>
    </w:p>
    <w:p w14:paraId="7725392A" w14:textId="744B5934" w:rsidR="00D639A2" w:rsidRDefault="00C3120F" w:rsidP="00FC3AC1">
      <w:r w:rsidRPr="00C3120F">
        <w:t>The same conclusion can be drawn from the moderator analysis. The participants' own expression of personality traits had no significant effect on their preferences in facial</w:t>
      </w:r>
      <w:r w:rsidR="006546A0">
        <w:t xml:space="preserve"> </w:t>
      </w:r>
      <w:r w:rsidRPr="00C3120F">
        <w:t xml:space="preserve">personality traits. </w:t>
      </w:r>
    </w:p>
    <w:p w14:paraId="09AA06B2" w14:textId="349BB58F" w:rsidR="00CD736D" w:rsidRDefault="00CD736D" w:rsidP="00CD736D">
      <w:pPr>
        <w:pStyle w:val="berschrift2"/>
      </w:pPr>
      <w:bookmarkStart w:id="151" w:name="_Toc84787565"/>
      <w:r>
        <w:t>Exploratory Analysis</w:t>
      </w:r>
      <w:bookmarkEnd w:id="151"/>
    </w:p>
    <w:p w14:paraId="742EF41C" w14:textId="530A2CB1" w:rsidR="000D48F5" w:rsidRDefault="006D7B9F" w:rsidP="006D7B9F">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F94C47" w:rsidRPr="00F94C47">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One </w:t>
      </w:r>
      <w:r w:rsidR="00845D36">
        <w:t>one</w:t>
      </w:r>
      <w:r w:rsidR="00783504">
        <w:t xml:space="preserve">-sided </w:t>
      </w:r>
      <w:r w:rsidR="004816A3">
        <w:t xml:space="preserve">one-sample </w:t>
      </w:r>
      <w:r>
        <w:t>t-test was conducted for the images with the enhanced trait</w:t>
      </w:r>
      <w:r w:rsidR="006546A0">
        <w:t xml:space="preserve"> manipulations</w:t>
      </w:r>
      <w:r>
        <w:t xml:space="preserve"> and one for the images with the reduced trait</w:t>
      </w:r>
      <w:r w:rsidR="006546A0">
        <w:t xml:space="preserve"> manipulations</w:t>
      </w:r>
      <w:r>
        <w:t xml:space="preserve">. </w:t>
      </w:r>
      <w:r w:rsidR="00D4402B" w:rsidRPr="00D4402B">
        <w:t xml:space="preserve">The exclusion manipulation was not included in this analysis because all previous results regarding it were not significant, suggesting that </w:t>
      </w:r>
      <w:r w:rsidR="00E47F86">
        <w:t>the condition variable</w:t>
      </w:r>
      <w:r w:rsidR="00D4402B" w:rsidRPr="00D4402B">
        <w:t xml:space="preserve"> would also have no effect in this analysis.</w:t>
      </w:r>
    </w:p>
    <w:p w14:paraId="250BEF17" w14:textId="77777777" w:rsidR="00B160DE" w:rsidRDefault="006D7B9F" w:rsidP="00B160DE">
      <w:r>
        <w:t xml:space="preserve">In addition, a </w:t>
      </w:r>
      <w:r w:rsidR="00BD34BD">
        <w:t xml:space="preserve">two-sided one-sample </w:t>
      </w:r>
      <w:r>
        <w:t xml:space="preserve">t-test was calculated for each trait and the direction of the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w:t>
      </w:r>
      <w:r>
        <w:lastRenderedPageBreak/>
        <w:t xml:space="preserve">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2961500A" w:rsidR="004F2ACD" w:rsidRPr="00FF7797" w:rsidRDefault="00B160DE" w:rsidP="00A86AF9">
      <w:r w:rsidRPr="00F172BC">
        <w:t xml:space="preserve">On the one hand, participants were </w:t>
      </w:r>
      <w:r>
        <w:t xml:space="preserve">generally </w:t>
      </w:r>
      <w:r w:rsidRPr="00F172BC">
        <w:t>able to evaluate images with increased trait manipulation</w:t>
      </w:r>
      <w:r>
        <w:t>s</w:t>
      </w:r>
      <w:r w:rsidRPr="00F172BC">
        <w:t xml:space="preserve"> (</w:t>
      </w:r>
      <w:r w:rsidRPr="006546A0">
        <w:rPr>
          <w:i/>
          <w:iCs/>
        </w:rPr>
        <w:t>M</w:t>
      </w:r>
      <w:r w:rsidRPr="00F172BC">
        <w:t xml:space="preserve"> = 4.36, </w:t>
      </w:r>
      <w:r w:rsidRPr="006546A0">
        <w:rPr>
          <w:i/>
          <w:iCs/>
        </w:rPr>
        <w:t>SD</w:t>
      </w:r>
      <w:r w:rsidRPr="00F172BC">
        <w:t xml:space="preserve"> = 0.53) with significant accuracy, </w:t>
      </w:r>
      <w:proofErr w:type="gramStart"/>
      <w:r w:rsidRPr="006546A0">
        <w:rPr>
          <w:i/>
          <w:iCs/>
        </w:rPr>
        <w:t>t</w:t>
      </w:r>
      <w:r w:rsidRPr="00F172BC">
        <w:t>(</w:t>
      </w:r>
      <w:proofErr w:type="gramEnd"/>
      <w:r w:rsidRPr="00F172BC">
        <w:t xml:space="preserve">105) = 6.94, </w:t>
      </w:r>
      <w:r w:rsidRPr="006546A0">
        <w:rPr>
          <w:i/>
          <w:iCs/>
        </w:rPr>
        <w:t>p</w:t>
      </w:r>
      <w:r w:rsidRPr="00F172BC">
        <w:t xml:space="preserve"> &lt; .001, </w:t>
      </w:r>
      <w:r w:rsidRPr="006546A0">
        <w:rPr>
          <w:i/>
          <w:iCs/>
        </w:rPr>
        <w:t xml:space="preserve">d </w:t>
      </w:r>
      <w:r w:rsidRPr="00F172BC">
        <w:t xml:space="preserve">= 0.67. On the other hand, </w:t>
      </w:r>
      <w:r>
        <w:t xml:space="preserve">overall </w:t>
      </w:r>
      <w:r w:rsidRPr="00F172BC">
        <w:t>inferences were not significantly correct for images with reduced trait manipulation</w:t>
      </w:r>
      <w:r>
        <w:t>s</w:t>
      </w:r>
      <w:r w:rsidRPr="00F172BC">
        <w:t xml:space="preserve"> (</w:t>
      </w:r>
      <w:r w:rsidRPr="006546A0">
        <w:rPr>
          <w:i/>
          <w:iCs/>
        </w:rPr>
        <w:t>M</w:t>
      </w:r>
      <w:r w:rsidRPr="00F172BC">
        <w:t xml:space="preserve"> = 4.02, </w:t>
      </w:r>
      <w:r w:rsidRPr="006546A0">
        <w:rPr>
          <w:i/>
          <w:iCs/>
        </w:rPr>
        <w:t>SD</w:t>
      </w:r>
      <w:r w:rsidRPr="00F172BC">
        <w:t xml:space="preserve"> = 0.52), </w:t>
      </w:r>
      <w:proofErr w:type="gramStart"/>
      <w:r w:rsidRPr="006546A0">
        <w:rPr>
          <w:i/>
          <w:iCs/>
        </w:rPr>
        <w:t>t</w:t>
      </w:r>
      <w:r w:rsidRPr="00F172BC">
        <w:t>(</w:t>
      </w:r>
      <w:proofErr w:type="gramEnd"/>
      <w:r w:rsidRPr="00F172BC">
        <w:t xml:space="preserve">105) = 0.34, </w:t>
      </w:r>
      <w:r w:rsidRPr="006546A0">
        <w:rPr>
          <w:i/>
          <w:iCs/>
        </w:rPr>
        <w:t>p</w:t>
      </w:r>
      <w:r w:rsidRPr="00F172BC">
        <w:t xml:space="preserve"> = 0.63, </w:t>
      </w:r>
      <w:r w:rsidRPr="006546A0">
        <w:rPr>
          <w:i/>
          <w:iCs/>
        </w:rPr>
        <w:t>d</w:t>
      </w:r>
      <w:r w:rsidRPr="00F172BC">
        <w:t xml:space="preserve"> = 0.03.</w:t>
      </w:r>
    </w:p>
    <w:p w14:paraId="55FB74C3" w14:textId="77777777" w:rsidR="008C5C0A" w:rsidRDefault="008C5C0A" w:rsidP="003902CC"/>
    <w:p w14:paraId="30E20E51" w14:textId="09B1AD6F"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77777777" w:rsidR="004F2ACD" w:rsidRPr="00BA0D47" w:rsidRDefault="004F2ACD" w:rsidP="00BA0D47">
      <w:pPr>
        <w:ind w:firstLine="0"/>
        <w:rPr>
          <w:i/>
          <w:iCs/>
        </w:rPr>
      </w:pPr>
      <w:r w:rsidRPr="00BA0D47">
        <w:rPr>
          <w:i/>
          <w:iCs/>
        </w:rPr>
        <w:t>Inferential statistics results of the one-sample t-test on the trait ratings accuracy (for enhanced trait manipulations).</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153"/>
        <w:gridCol w:w="2126"/>
      </w:tblGrid>
      <w:tr w:rsidR="004F2ACD" w14:paraId="440DE3F8" w14:textId="77777777" w:rsidTr="000A2A41">
        <w:trPr>
          <w:cantSplit/>
          <w:trHeight w:val="991"/>
        </w:trPr>
        <w:tc>
          <w:tcPr>
            <w:tcW w:w="2227" w:type="dxa"/>
            <w:vAlign w:val="center"/>
          </w:tcPr>
          <w:p w14:paraId="60D3C624" w14:textId="77777777" w:rsidR="004F2ACD" w:rsidRPr="00D639A2" w:rsidRDefault="004F2ACD" w:rsidP="00182A90">
            <w:pPr>
              <w:spacing w:line="240" w:lineRule="auto"/>
              <w:ind w:firstLine="0"/>
              <w:jc w:val="center"/>
              <w:rPr>
                <w:b/>
                <w:bCs/>
              </w:rPr>
            </w:pPr>
            <w:bookmarkStart w:id="152" w:name="_Hlk83296921"/>
            <w:r w:rsidRPr="00D639A2">
              <w:rPr>
                <w:b/>
                <w:bCs/>
              </w:rPr>
              <w:t>Trait</w:t>
            </w:r>
          </w:p>
        </w:tc>
        <w:tc>
          <w:tcPr>
            <w:tcW w:w="1630" w:type="dxa"/>
            <w:vAlign w:val="center"/>
          </w:tcPr>
          <w:p w14:paraId="3B1DD842" w14:textId="285D62C4" w:rsidR="00541E32" w:rsidRDefault="00541E32" w:rsidP="00182A90">
            <w:pPr>
              <w:spacing w:line="240" w:lineRule="auto"/>
              <w:ind w:firstLine="0"/>
              <w:jc w:val="center"/>
              <w:rPr>
                <w:b/>
                <w:bCs/>
              </w:rPr>
            </w:pPr>
            <w:r>
              <w:rPr>
                <w:b/>
                <w:bCs/>
              </w:rPr>
              <w:t>Ratings</w:t>
            </w:r>
          </w:p>
          <w:p w14:paraId="3765389B" w14:textId="1C1A6192" w:rsidR="004F2ACD" w:rsidRPr="00D639A2" w:rsidRDefault="00783504" w:rsidP="00182A90">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936" w:type="dxa"/>
            <w:vAlign w:val="center"/>
          </w:tcPr>
          <w:p w14:paraId="413970DE"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153" w:type="dxa"/>
            <w:vAlign w:val="center"/>
          </w:tcPr>
          <w:p w14:paraId="53ABD754" w14:textId="77777777" w:rsidR="004F2ACD" w:rsidRPr="00D639A2" w:rsidRDefault="004F2ACD" w:rsidP="00182A90">
            <w:pPr>
              <w:spacing w:line="240" w:lineRule="auto"/>
              <w:ind w:firstLine="0"/>
              <w:jc w:val="center"/>
              <w:rPr>
                <w:b/>
                <w:bCs/>
              </w:rPr>
            </w:pPr>
            <w:r w:rsidRPr="00D639A2">
              <w:rPr>
                <w:b/>
                <w:bCs/>
              </w:rPr>
              <w:t>95% CI</w:t>
            </w:r>
          </w:p>
        </w:tc>
        <w:tc>
          <w:tcPr>
            <w:tcW w:w="2126" w:type="dxa"/>
            <w:vAlign w:val="center"/>
          </w:tcPr>
          <w:p w14:paraId="027093D3" w14:textId="7D8A811B" w:rsidR="004F2ACD" w:rsidRDefault="00BD34BD" w:rsidP="00182A90">
            <w:pPr>
              <w:spacing w:line="240" w:lineRule="auto"/>
              <w:ind w:firstLine="0"/>
              <w:jc w:val="center"/>
              <w:rPr>
                <w:b/>
                <w:bCs/>
              </w:rPr>
            </w:pPr>
            <w:r>
              <w:rPr>
                <w:b/>
                <w:bCs/>
              </w:rPr>
              <w:t>Two-sided</w:t>
            </w:r>
          </w:p>
          <w:p w14:paraId="33E3C51E" w14:textId="77777777" w:rsidR="004F2ACD" w:rsidRPr="00D639A2" w:rsidRDefault="004F2ACD" w:rsidP="00182A90">
            <w:pPr>
              <w:spacing w:line="240" w:lineRule="auto"/>
              <w:ind w:firstLine="0"/>
              <w:jc w:val="center"/>
              <w:rPr>
                <w:b/>
                <w:bCs/>
              </w:rPr>
            </w:pPr>
            <w:r>
              <w:rPr>
                <w:b/>
                <w:bCs/>
              </w:rPr>
              <w:t>t-test</w:t>
            </w:r>
          </w:p>
        </w:tc>
      </w:tr>
      <w:tr w:rsidR="004F2ACD" w14:paraId="18A8471A" w14:textId="77777777" w:rsidTr="000A2A41">
        <w:trPr>
          <w:cantSplit/>
          <w:trHeight w:val="680"/>
        </w:trPr>
        <w:tc>
          <w:tcPr>
            <w:tcW w:w="2227" w:type="dxa"/>
            <w:vAlign w:val="center"/>
          </w:tcPr>
          <w:p w14:paraId="63EF8A4B" w14:textId="77777777" w:rsidR="004F2ACD" w:rsidRDefault="004F2ACD" w:rsidP="00182A90">
            <w:pPr>
              <w:spacing w:line="240" w:lineRule="auto"/>
              <w:ind w:firstLine="0"/>
              <w:jc w:val="center"/>
            </w:pPr>
            <w:r w:rsidRPr="000E1A9C">
              <w:t>Agreeableness</w:t>
            </w:r>
          </w:p>
        </w:tc>
        <w:tc>
          <w:tcPr>
            <w:tcW w:w="1630" w:type="dxa"/>
            <w:vAlign w:val="center"/>
          </w:tcPr>
          <w:p w14:paraId="4C52511D" w14:textId="414CCF9C" w:rsidR="004F2ACD" w:rsidRDefault="004F2ACD" w:rsidP="00541E32">
            <w:pPr>
              <w:spacing w:line="240" w:lineRule="auto"/>
              <w:ind w:firstLine="0"/>
              <w:jc w:val="center"/>
            </w:pPr>
            <w:r w:rsidRPr="00615C9D">
              <w:t>4.5</w:t>
            </w:r>
            <w:r>
              <w:t>2</w:t>
            </w:r>
            <w:r w:rsidR="00541E32">
              <w:t xml:space="preserve"> (</w:t>
            </w:r>
            <w:r w:rsidRPr="008378C2">
              <w:t>1.06</w:t>
            </w:r>
            <w:r w:rsidR="00541E32">
              <w:t>)</w:t>
            </w:r>
          </w:p>
        </w:tc>
        <w:tc>
          <w:tcPr>
            <w:tcW w:w="1936" w:type="dxa"/>
            <w:vAlign w:val="center"/>
          </w:tcPr>
          <w:p w14:paraId="0CFE93FD" w14:textId="77777777" w:rsidR="004F2ACD" w:rsidRDefault="004F2ACD" w:rsidP="00182A90">
            <w:pPr>
              <w:spacing w:line="240" w:lineRule="auto"/>
              <w:ind w:firstLine="0"/>
              <w:jc w:val="center"/>
            </w:pPr>
            <w:r w:rsidRPr="00615C9D">
              <w:rPr>
                <w:i/>
                <w:iCs/>
              </w:rPr>
              <w:t xml:space="preserve">d </w:t>
            </w:r>
            <w:r>
              <w:t xml:space="preserve">= </w:t>
            </w:r>
            <w:r w:rsidRPr="00615C9D">
              <w:t>0.49</w:t>
            </w:r>
          </w:p>
        </w:tc>
        <w:tc>
          <w:tcPr>
            <w:tcW w:w="1153" w:type="dxa"/>
            <w:vAlign w:val="center"/>
          </w:tcPr>
          <w:p w14:paraId="5BAA6DCD" w14:textId="14EAF884" w:rsidR="00F9593E" w:rsidRDefault="00F9593E" w:rsidP="00182A90">
            <w:pPr>
              <w:spacing w:line="240" w:lineRule="auto"/>
              <w:ind w:firstLine="0"/>
              <w:jc w:val="center"/>
            </w:pPr>
            <w:r w:rsidRPr="00F9593E">
              <w:t>4.31</w:t>
            </w:r>
          </w:p>
          <w:p w14:paraId="543AAFDE" w14:textId="6E0BE3F9" w:rsidR="004F2ACD" w:rsidRDefault="00F9593E" w:rsidP="00182A90">
            <w:pPr>
              <w:spacing w:line="240" w:lineRule="auto"/>
              <w:ind w:firstLine="0"/>
              <w:jc w:val="center"/>
            </w:pPr>
            <w:r w:rsidRPr="00F9593E">
              <w:t>4.72</w:t>
            </w:r>
          </w:p>
        </w:tc>
        <w:tc>
          <w:tcPr>
            <w:tcW w:w="2126" w:type="dxa"/>
            <w:vAlign w:val="center"/>
          </w:tcPr>
          <w:p w14:paraId="6A79B9A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5.0</w:t>
            </w:r>
            <w:r>
              <w:t>2,</w:t>
            </w:r>
          </w:p>
          <w:p w14:paraId="5AD42BFC" w14:textId="0559F41F" w:rsidR="004F2ACD" w:rsidRDefault="004F2ACD" w:rsidP="00182A90">
            <w:pPr>
              <w:spacing w:line="240" w:lineRule="auto"/>
              <w:ind w:firstLine="0"/>
              <w:jc w:val="center"/>
            </w:pPr>
            <w:r w:rsidRPr="00615C9D">
              <w:rPr>
                <w:i/>
                <w:iCs/>
              </w:rPr>
              <w:t>p</w:t>
            </w:r>
            <w:r>
              <w:t xml:space="preserve"> &lt; .00</w:t>
            </w:r>
            <w:r w:rsidR="00F9593E">
              <w:t>1</w:t>
            </w:r>
          </w:p>
        </w:tc>
      </w:tr>
      <w:tr w:rsidR="004F2ACD" w14:paraId="4E514228" w14:textId="77777777" w:rsidTr="000A2A41">
        <w:trPr>
          <w:cantSplit/>
          <w:trHeight w:val="680"/>
        </w:trPr>
        <w:tc>
          <w:tcPr>
            <w:tcW w:w="2227" w:type="dxa"/>
            <w:vAlign w:val="center"/>
          </w:tcPr>
          <w:p w14:paraId="0ABC8126" w14:textId="77777777" w:rsidR="004F2ACD" w:rsidRDefault="004F2ACD" w:rsidP="00182A90">
            <w:pPr>
              <w:spacing w:line="240" w:lineRule="auto"/>
              <w:ind w:firstLine="0"/>
              <w:jc w:val="center"/>
            </w:pPr>
            <w:r w:rsidRPr="000E1A9C">
              <w:t>Conscientiousness</w:t>
            </w:r>
          </w:p>
        </w:tc>
        <w:tc>
          <w:tcPr>
            <w:tcW w:w="1630" w:type="dxa"/>
            <w:vAlign w:val="center"/>
          </w:tcPr>
          <w:p w14:paraId="01DD8E89" w14:textId="41503677" w:rsidR="004F2ACD" w:rsidRDefault="004F2ACD" w:rsidP="00541E32">
            <w:pPr>
              <w:spacing w:line="240" w:lineRule="auto"/>
              <w:ind w:firstLine="0"/>
              <w:jc w:val="center"/>
            </w:pPr>
            <w:r w:rsidRPr="00615C9D">
              <w:t>4.90</w:t>
            </w:r>
            <w:r w:rsidR="00541E32">
              <w:t xml:space="preserve"> (</w:t>
            </w:r>
            <w:r>
              <w:t>0.96</w:t>
            </w:r>
            <w:r w:rsidR="00541E32">
              <w:t>)</w:t>
            </w:r>
          </w:p>
        </w:tc>
        <w:tc>
          <w:tcPr>
            <w:tcW w:w="1936" w:type="dxa"/>
            <w:vAlign w:val="center"/>
          </w:tcPr>
          <w:p w14:paraId="2BB1BE5D" w14:textId="77777777" w:rsidR="004F2ACD" w:rsidRDefault="004F2ACD" w:rsidP="00182A90">
            <w:pPr>
              <w:spacing w:line="240" w:lineRule="auto"/>
              <w:ind w:firstLine="0"/>
              <w:jc w:val="center"/>
            </w:pPr>
            <w:r w:rsidRPr="00615C9D">
              <w:rPr>
                <w:i/>
                <w:iCs/>
              </w:rPr>
              <w:t xml:space="preserve">d </w:t>
            </w:r>
            <w:r>
              <w:t xml:space="preserve">= </w:t>
            </w:r>
            <w:r w:rsidRPr="00615C9D">
              <w:t>0.94</w:t>
            </w:r>
          </w:p>
        </w:tc>
        <w:tc>
          <w:tcPr>
            <w:tcW w:w="1153" w:type="dxa"/>
            <w:vAlign w:val="center"/>
          </w:tcPr>
          <w:p w14:paraId="28F8C966" w14:textId="5C543830" w:rsidR="00F9593E" w:rsidRDefault="00F9593E" w:rsidP="00182A90">
            <w:pPr>
              <w:spacing w:line="240" w:lineRule="auto"/>
              <w:ind w:firstLine="0"/>
              <w:jc w:val="center"/>
            </w:pPr>
            <w:r w:rsidRPr="00F9593E">
              <w:t>4.7</w:t>
            </w:r>
            <w:r>
              <w:t>2</w:t>
            </w:r>
          </w:p>
          <w:p w14:paraId="379E34E5" w14:textId="1DEDAB03" w:rsidR="004F2ACD" w:rsidRDefault="00F9593E" w:rsidP="00182A90">
            <w:pPr>
              <w:spacing w:line="240" w:lineRule="auto"/>
              <w:ind w:firstLine="0"/>
              <w:jc w:val="center"/>
            </w:pPr>
            <w:r w:rsidRPr="00F9593E">
              <w:t>5.0</w:t>
            </w:r>
            <w:r>
              <w:t>9</w:t>
            </w:r>
          </w:p>
        </w:tc>
        <w:tc>
          <w:tcPr>
            <w:tcW w:w="2126" w:type="dxa"/>
            <w:vAlign w:val="center"/>
          </w:tcPr>
          <w:p w14:paraId="4B600F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6</w:t>
            </w:r>
            <w:r>
              <w:t>7,</w:t>
            </w:r>
          </w:p>
          <w:p w14:paraId="3F2D7794" w14:textId="66F70C9F" w:rsidR="004F2ACD" w:rsidRDefault="004F2ACD" w:rsidP="00182A90">
            <w:pPr>
              <w:spacing w:line="240" w:lineRule="auto"/>
              <w:ind w:firstLine="0"/>
              <w:jc w:val="center"/>
            </w:pPr>
            <w:r w:rsidRPr="00615C9D">
              <w:rPr>
                <w:i/>
                <w:iCs/>
              </w:rPr>
              <w:t>p</w:t>
            </w:r>
            <w:r>
              <w:t xml:space="preserve"> &lt; .001</w:t>
            </w:r>
          </w:p>
        </w:tc>
      </w:tr>
      <w:tr w:rsidR="004F2ACD" w14:paraId="1C172858" w14:textId="77777777" w:rsidTr="000A2A41">
        <w:trPr>
          <w:cantSplit/>
          <w:trHeight w:val="680"/>
        </w:trPr>
        <w:tc>
          <w:tcPr>
            <w:tcW w:w="2227" w:type="dxa"/>
            <w:vAlign w:val="center"/>
          </w:tcPr>
          <w:p w14:paraId="1E63C6C2" w14:textId="77777777" w:rsidR="004F2ACD" w:rsidRDefault="004F2ACD" w:rsidP="00182A90">
            <w:pPr>
              <w:spacing w:line="240" w:lineRule="auto"/>
              <w:ind w:firstLine="0"/>
              <w:jc w:val="center"/>
            </w:pPr>
            <w:r w:rsidRPr="000E1A9C">
              <w:t>Extraversion</w:t>
            </w:r>
          </w:p>
        </w:tc>
        <w:tc>
          <w:tcPr>
            <w:tcW w:w="1630" w:type="dxa"/>
            <w:vAlign w:val="center"/>
          </w:tcPr>
          <w:p w14:paraId="6FC3BF69" w14:textId="4E9F7D94" w:rsidR="004F2ACD" w:rsidRDefault="004F2ACD" w:rsidP="00541E32">
            <w:pPr>
              <w:spacing w:line="240" w:lineRule="auto"/>
              <w:ind w:firstLine="0"/>
              <w:jc w:val="center"/>
            </w:pPr>
            <w:r>
              <w:t>5.05</w:t>
            </w:r>
            <w:r w:rsidR="00541E32">
              <w:t xml:space="preserve"> (</w:t>
            </w:r>
            <w:r>
              <w:t>1.08</w:t>
            </w:r>
            <w:r w:rsidR="00541E32">
              <w:t>)</w:t>
            </w:r>
          </w:p>
        </w:tc>
        <w:tc>
          <w:tcPr>
            <w:tcW w:w="1936" w:type="dxa"/>
            <w:vAlign w:val="center"/>
          </w:tcPr>
          <w:p w14:paraId="4393002D" w14:textId="77777777" w:rsidR="004F2ACD" w:rsidRDefault="004F2ACD" w:rsidP="00182A90">
            <w:pPr>
              <w:spacing w:line="240" w:lineRule="auto"/>
              <w:ind w:firstLine="0"/>
              <w:jc w:val="center"/>
            </w:pPr>
            <w:r w:rsidRPr="00615C9D">
              <w:rPr>
                <w:i/>
                <w:iCs/>
              </w:rPr>
              <w:t xml:space="preserve">d </w:t>
            </w:r>
            <w:r>
              <w:t xml:space="preserve">= </w:t>
            </w:r>
            <w:r w:rsidRPr="00615C9D">
              <w:t>0.97</w:t>
            </w:r>
          </w:p>
        </w:tc>
        <w:tc>
          <w:tcPr>
            <w:tcW w:w="1153" w:type="dxa"/>
            <w:vAlign w:val="center"/>
          </w:tcPr>
          <w:p w14:paraId="6BF74EDB" w14:textId="0EC5DCAF" w:rsidR="00F9593E" w:rsidRDefault="00F9593E" w:rsidP="00182A90">
            <w:pPr>
              <w:spacing w:line="240" w:lineRule="auto"/>
              <w:ind w:firstLine="0"/>
              <w:jc w:val="center"/>
            </w:pPr>
            <w:r w:rsidRPr="00F9593E">
              <w:t>4.8</w:t>
            </w:r>
            <w:r>
              <w:t>4</w:t>
            </w:r>
          </w:p>
          <w:p w14:paraId="707AAC1B" w14:textId="420F9C98" w:rsidR="004F2ACD" w:rsidRDefault="00F9593E" w:rsidP="00182A90">
            <w:pPr>
              <w:spacing w:line="240" w:lineRule="auto"/>
              <w:ind w:firstLine="0"/>
              <w:jc w:val="center"/>
            </w:pPr>
            <w:r w:rsidRPr="00F9593E">
              <w:t>5.25</w:t>
            </w:r>
          </w:p>
        </w:tc>
        <w:tc>
          <w:tcPr>
            <w:tcW w:w="2126" w:type="dxa"/>
            <w:vAlign w:val="center"/>
          </w:tcPr>
          <w:p w14:paraId="2D2976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99</w:t>
            </w:r>
            <w:r>
              <w:t>,</w:t>
            </w:r>
          </w:p>
          <w:p w14:paraId="2AA1CBE0" w14:textId="2EAC206A" w:rsidR="004F2ACD" w:rsidRDefault="004F2ACD" w:rsidP="00182A90">
            <w:pPr>
              <w:spacing w:line="240" w:lineRule="auto"/>
              <w:ind w:firstLine="0"/>
              <w:jc w:val="center"/>
            </w:pPr>
            <w:r w:rsidRPr="00615C9D">
              <w:rPr>
                <w:i/>
                <w:iCs/>
              </w:rPr>
              <w:t>p</w:t>
            </w:r>
            <w:r>
              <w:t xml:space="preserve"> &lt; .001</w:t>
            </w:r>
          </w:p>
        </w:tc>
      </w:tr>
      <w:tr w:rsidR="004F2ACD" w14:paraId="5EA78184" w14:textId="77777777" w:rsidTr="000A2A41">
        <w:trPr>
          <w:cantSplit/>
          <w:trHeight w:val="680"/>
        </w:trPr>
        <w:tc>
          <w:tcPr>
            <w:tcW w:w="2227" w:type="dxa"/>
            <w:vAlign w:val="center"/>
          </w:tcPr>
          <w:p w14:paraId="3F7374E3" w14:textId="77777777" w:rsidR="004F2ACD" w:rsidRDefault="004F2ACD" w:rsidP="00182A90">
            <w:pPr>
              <w:spacing w:line="240" w:lineRule="auto"/>
              <w:ind w:firstLine="0"/>
              <w:jc w:val="center"/>
            </w:pPr>
            <w:r w:rsidRPr="000E1A9C">
              <w:t>Neuroticism</w:t>
            </w:r>
          </w:p>
        </w:tc>
        <w:tc>
          <w:tcPr>
            <w:tcW w:w="1630" w:type="dxa"/>
            <w:vAlign w:val="center"/>
          </w:tcPr>
          <w:p w14:paraId="087D319C" w14:textId="5D5AB6B2" w:rsidR="004F2ACD" w:rsidRDefault="004F2ACD" w:rsidP="00541E32">
            <w:pPr>
              <w:spacing w:line="240" w:lineRule="auto"/>
              <w:ind w:firstLine="0"/>
              <w:jc w:val="center"/>
            </w:pPr>
            <w:r w:rsidRPr="009A672C">
              <w:t>4.17</w:t>
            </w:r>
            <w:r w:rsidR="00541E32">
              <w:t xml:space="preserve"> (</w:t>
            </w:r>
            <w:r>
              <w:t>1.21</w:t>
            </w:r>
            <w:r w:rsidR="00541E32">
              <w:t>)</w:t>
            </w:r>
          </w:p>
        </w:tc>
        <w:tc>
          <w:tcPr>
            <w:tcW w:w="1936" w:type="dxa"/>
            <w:vAlign w:val="center"/>
          </w:tcPr>
          <w:p w14:paraId="45E4DE60" w14:textId="77777777" w:rsidR="004F2ACD" w:rsidRDefault="004F2ACD" w:rsidP="00182A90">
            <w:pPr>
              <w:spacing w:line="240" w:lineRule="auto"/>
              <w:ind w:firstLine="0"/>
              <w:jc w:val="center"/>
            </w:pPr>
            <w:r w:rsidRPr="00615C9D">
              <w:rPr>
                <w:i/>
                <w:iCs/>
              </w:rPr>
              <w:t xml:space="preserve">d </w:t>
            </w:r>
            <w:r>
              <w:t xml:space="preserve">= </w:t>
            </w:r>
            <w:r w:rsidRPr="009A672C">
              <w:t>0.14</w:t>
            </w:r>
          </w:p>
        </w:tc>
        <w:tc>
          <w:tcPr>
            <w:tcW w:w="1153" w:type="dxa"/>
            <w:vAlign w:val="center"/>
          </w:tcPr>
          <w:p w14:paraId="0F869074" w14:textId="33476C89" w:rsidR="00F9593E" w:rsidRDefault="00F9593E" w:rsidP="00182A90">
            <w:pPr>
              <w:spacing w:line="240" w:lineRule="auto"/>
              <w:ind w:firstLine="0"/>
              <w:jc w:val="center"/>
            </w:pPr>
            <w:r w:rsidRPr="00F9593E">
              <w:t>3.94</w:t>
            </w:r>
          </w:p>
          <w:p w14:paraId="79EF13C1" w14:textId="091541B6" w:rsidR="004F2ACD" w:rsidRDefault="00F9593E" w:rsidP="00182A90">
            <w:pPr>
              <w:spacing w:line="240" w:lineRule="auto"/>
              <w:ind w:firstLine="0"/>
              <w:jc w:val="center"/>
            </w:pPr>
            <w:r w:rsidRPr="00F9593E">
              <w:t>4.4</w:t>
            </w:r>
            <w:r>
              <w:t>1</w:t>
            </w:r>
          </w:p>
        </w:tc>
        <w:tc>
          <w:tcPr>
            <w:tcW w:w="2126" w:type="dxa"/>
            <w:vAlign w:val="center"/>
          </w:tcPr>
          <w:p w14:paraId="63D5B9D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49</w:t>
            </w:r>
            <w:r>
              <w:t>,</w:t>
            </w:r>
          </w:p>
          <w:p w14:paraId="19474825" w14:textId="232C9531" w:rsidR="004F2ACD" w:rsidRPr="009A672C" w:rsidRDefault="004F2ACD" w:rsidP="00182A90">
            <w:pPr>
              <w:spacing w:line="240" w:lineRule="auto"/>
              <w:ind w:firstLine="0"/>
              <w:jc w:val="center"/>
            </w:pPr>
            <w:r>
              <w:rPr>
                <w:i/>
                <w:iCs/>
              </w:rPr>
              <w:t xml:space="preserve">p </w:t>
            </w:r>
            <w:r>
              <w:t>= .</w:t>
            </w:r>
            <w:r w:rsidR="00033643">
              <w:t>14</w:t>
            </w:r>
          </w:p>
        </w:tc>
      </w:tr>
      <w:tr w:rsidR="004F2ACD" w14:paraId="741CAA57" w14:textId="77777777" w:rsidTr="000A2A41">
        <w:trPr>
          <w:cantSplit/>
          <w:trHeight w:val="680"/>
        </w:trPr>
        <w:tc>
          <w:tcPr>
            <w:tcW w:w="2227" w:type="dxa"/>
            <w:vAlign w:val="center"/>
          </w:tcPr>
          <w:p w14:paraId="5B208922" w14:textId="77777777" w:rsidR="004F2ACD" w:rsidRDefault="004F2ACD" w:rsidP="00182A90">
            <w:pPr>
              <w:spacing w:line="240" w:lineRule="auto"/>
              <w:ind w:firstLine="0"/>
              <w:jc w:val="center"/>
            </w:pPr>
            <w:r w:rsidRPr="000E1A9C">
              <w:t>Openness</w:t>
            </w:r>
          </w:p>
        </w:tc>
        <w:tc>
          <w:tcPr>
            <w:tcW w:w="1630" w:type="dxa"/>
            <w:vAlign w:val="center"/>
          </w:tcPr>
          <w:p w14:paraId="625E0E2C" w14:textId="1CD7D446" w:rsidR="004F2ACD" w:rsidRDefault="004F2ACD" w:rsidP="00541E32">
            <w:pPr>
              <w:spacing w:line="240" w:lineRule="auto"/>
              <w:ind w:firstLine="0"/>
              <w:jc w:val="center"/>
            </w:pPr>
            <w:r w:rsidRPr="009A672C">
              <w:t>3.1</w:t>
            </w:r>
            <w:r>
              <w:t>6</w:t>
            </w:r>
            <w:r w:rsidR="00541E32">
              <w:t xml:space="preserve"> (</w:t>
            </w:r>
            <w:r>
              <w:t>1.05</w:t>
            </w:r>
            <w:r w:rsidR="00541E32">
              <w:t>)</w:t>
            </w:r>
          </w:p>
        </w:tc>
        <w:tc>
          <w:tcPr>
            <w:tcW w:w="1936" w:type="dxa"/>
            <w:vAlign w:val="center"/>
          </w:tcPr>
          <w:p w14:paraId="4D52898C" w14:textId="77777777" w:rsidR="004F2ACD" w:rsidRDefault="004F2ACD" w:rsidP="00182A90">
            <w:pPr>
              <w:spacing w:line="240" w:lineRule="auto"/>
              <w:ind w:firstLine="0"/>
              <w:jc w:val="center"/>
            </w:pPr>
            <w:r w:rsidRPr="00615C9D">
              <w:rPr>
                <w:i/>
                <w:iCs/>
              </w:rPr>
              <w:t xml:space="preserve">d </w:t>
            </w:r>
            <w:r>
              <w:t xml:space="preserve">= </w:t>
            </w:r>
            <w:r w:rsidRPr="009A672C">
              <w:t>-0.80</w:t>
            </w:r>
          </w:p>
        </w:tc>
        <w:tc>
          <w:tcPr>
            <w:tcW w:w="1153" w:type="dxa"/>
            <w:vAlign w:val="center"/>
          </w:tcPr>
          <w:p w14:paraId="6BEC6FB8" w14:textId="6D7BA5AD" w:rsidR="00033643" w:rsidRDefault="00033643" w:rsidP="00182A90">
            <w:pPr>
              <w:spacing w:line="240" w:lineRule="auto"/>
              <w:ind w:firstLine="0"/>
              <w:jc w:val="center"/>
            </w:pPr>
            <w:r w:rsidRPr="00033643">
              <w:t>2.95</w:t>
            </w:r>
          </w:p>
          <w:p w14:paraId="57A87C07" w14:textId="30FBF399" w:rsidR="004F2ACD" w:rsidRDefault="00033643" w:rsidP="00182A90">
            <w:pPr>
              <w:spacing w:line="240" w:lineRule="auto"/>
              <w:ind w:firstLine="0"/>
              <w:jc w:val="center"/>
            </w:pPr>
            <w:r w:rsidRPr="00033643">
              <w:t>3.3</w:t>
            </w:r>
            <w:r>
              <w:t>6</w:t>
            </w:r>
          </w:p>
        </w:tc>
        <w:tc>
          <w:tcPr>
            <w:tcW w:w="2126" w:type="dxa"/>
            <w:vAlign w:val="center"/>
          </w:tcPr>
          <w:p w14:paraId="75AAEF6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8.26</w:t>
            </w:r>
            <w:r>
              <w:t>,</w:t>
            </w:r>
          </w:p>
          <w:p w14:paraId="39AE7072" w14:textId="726B974C" w:rsidR="004F2ACD" w:rsidRPr="009A672C" w:rsidRDefault="00033643" w:rsidP="00182A90">
            <w:pPr>
              <w:spacing w:line="240" w:lineRule="auto"/>
              <w:ind w:firstLine="0"/>
              <w:jc w:val="center"/>
            </w:pPr>
            <w:r w:rsidRPr="00615C9D">
              <w:rPr>
                <w:i/>
                <w:iCs/>
              </w:rPr>
              <w:t>p</w:t>
            </w:r>
            <w:r>
              <w:t xml:space="preserve"> &lt; .001</w:t>
            </w:r>
          </w:p>
        </w:tc>
      </w:tr>
    </w:tbl>
    <w:bookmarkEnd w:id="152"/>
    <w:p w14:paraId="5675C791" w14:textId="7059926B" w:rsidR="006D7B9F" w:rsidRDefault="006D7B9F" w:rsidP="00B160DE">
      <w:r>
        <w:lastRenderedPageBreak/>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B160DE">
        <w:t xml:space="preserve">indicated by the negative Cohen’s </w:t>
      </w:r>
      <w:r w:rsidR="00B160DE" w:rsidRPr="00B160DE">
        <w:rPr>
          <w:i/>
          <w:iCs/>
        </w:rPr>
        <w:t>d</w:t>
      </w:r>
      <w:r w:rsidR="00B160DE">
        <w:t xml:space="preserve">, </w:t>
      </w:r>
      <w:r w:rsidRPr="00B160DE">
        <w:t>with</w:t>
      </w:r>
      <w:r>
        <w:t xml:space="preserve"> participants rating pictures with increased openness lower than the scale mean of 4. It appears that the enhanced openness conveyed in faces is much more difficult to infer than the other Big Five traits.</w:t>
      </w:r>
    </w:p>
    <w:p w14:paraId="3E26DEAC" w14:textId="77777777" w:rsidR="00EA5F87" w:rsidRDefault="00EA5F87" w:rsidP="00B160DE"/>
    <w:p w14:paraId="4D2D6962" w14:textId="77777777"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6</w:t>
      </w:r>
      <w:r>
        <w:fldChar w:fldCharType="end"/>
      </w:r>
    </w:p>
    <w:p w14:paraId="6230B0C3" w14:textId="77777777" w:rsidR="004F2ACD" w:rsidRPr="003902CC" w:rsidRDefault="004F2ACD" w:rsidP="003902CC">
      <w:pPr>
        <w:ind w:firstLine="0"/>
        <w:rPr>
          <w:i/>
          <w:iCs/>
        </w:rPr>
      </w:pPr>
      <w:r w:rsidRPr="003902CC">
        <w:rPr>
          <w:i/>
          <w:iCs/>
        </w:rPr>
        <w:t>Inferential statistics results of the one-sample t-test on the trait ratings accuracy (for reduced trait manipulations).</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153"/>
        <w:gridCol w:w="2268"/>
      </w:tblGrid>
      <w:tr w:rsidR="004F2ACD" w14:paraId="59482E78" w14:textId="77777777" w:rsidTr="000A2A41">
        <w:trPr>
          <w:trHeight w:val="991"/>
        </w:trPr>
        <w:tc>
          <w:tcPr>
            <w:tcW w:w="2227" w:type="dxa"/>
            <w:vAlign w:val="center"/>
          </w:tcPr>
          <w:p w14:paraId="00FA12B8" w14:textId="77777777" w:rsidR="004F2ACD" w:rsidRPr="00D639A2" w:rsidRDefault="004F2ACD" w:rsidP="00182A90">
            <w:pPr>
              <w:spacing w:line="240" w:lineRule="auto"/>
              <w:ind w:firstLine="0"/>
              <w:jc w:val="center"/>
              <w:rPr>
                <w:b/>
                <w:bCs/>
              </w:rPr>
            </w:pPr>
            <w:r w:rsidRPr="00D639A2">
              <w:rPr>
                <w:b/>
                <w:bCs/>
              </w:rPr>
              <w:t>Trait</w:t>
            </w:r>
          </w:p>
        </w:tc>
        <w:tc>
          <w:tcPr>
            <w:tcW w:w="1630" w:type="dxa"/>
            <w:vAlign w:val="center"/>
          </w:tcPr>
          <w:p w14:paraId="62C4BFA1" w14:textId="77777777" w:rsidR="00541E32" w:rsidRDefault="00541E32" w:rsidP="00182A90">
            <w:pPr>
              <w:spacing w:line="240" w:lineRule="auto"/>
              <w:ind w:firstLine="0"/>
              <w:jc w:val="center"/>
              <w:rPr>
                <w:b/>
                <w:bCs/>
              </w:rPr>
            </w:pPr>
            <w:r>
              <w:rPr>
                <w:b/>
                <w:bCs/>
              </w:rPr>
              <w:t>Ratings</w:t>
            </w:r>
          </w:p>
          <w:p w14:paraId="14ACC336" w14:textId="59FD3AC7" w:rsidR="004F2ACD" w:rsidRPr="00D639A2" w:rsidRDefault="00783504" w:rsidP="00182A90">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936" w:type="dxa"/>
            <w:vAlign w:val="center"/>
          </w:tcPr>
          <w:p w14:paraId="42C9A218"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153" w:type="dxa"/>
            <w:vAlign w:val="center"/>
          </w:tcPr>
          <w:p w14:paraId="4C5C4FE4" w14:textId="77777777" w:rsidR="004F2ACD" w:rsidRPr="00D639A2" w:rsidRDefault="004F2ACD" w:rsidP="00182A90">
            <w:pPr>
              <w:spacing w:line="240" w:lineRule="auto"/>
              <w:ind w:firstLine="0"/>
              <w:jc w:val="center"/>
              <w:rPr>
                <w:b/>
                <w:bCs/>
              </w:rPr>
            </w:pPr>
            <w:r w:rsidRPr="00D639A2">
              <w:rPr>
                <w:b/>
                <w:bCs/>
              </w:rPr>
              <w:t>95% CI</w:t>
            </w:r>
          </w:p>
        </w:tc>
        <w:tc>
          <w:tcPr>
            <w:tcW w:w="2268" w:type="dxa"/>
            <w:vAlign w:val="center"/>
          </w:tcPr>
          <w:p w14:paraId="0C71C5D5" w14:textId="4792D849" w:rsidR="004F2ACD" w:rsidRDefault="00BD34BD" w:rsidP="00182A90">
            <w:pPr>
              <w:spacing w:line="240" w:lineRule="auto"/>
              <w:ind w:firstLine="0"/>
              <w:jc w:val="center"/>
              <w:rPr>
                <w:b/>
                <w:bCs/>
              </w:rPr>
            </w:pPr>
            <w:r>
              <w:rPr>
                <w:b/>
                <w:bCs/>
              </w:rPr>
              <w:t>Two-sided</w:t>
            </w:r>
          </w:p>
          <w:p w14:paraId="03BF345B" w14:textId="77777777" w:rsidR="004F2ACD" w:rsidRPr="00D639A2" w:rsidRDefault="004F2ACD" w:rsidP="00182A90">
            <w:pPr>
              <w:spacing w:line="240" w:lineRule="auto"/>
              <w:ind w:firstLine="0"/>
              <w:jc w:val="center"/>
              <w:rPr>
                <w:b/>
                <w:bCs/>
              </w:rPr>
            </w:pPr>
            <w:r>
              <w:rPr>
                <w:b/>
                <w:bCs/>
              </w:rPr>
              <w:t>t-test</w:t>
            </w:r>
          </w:p>
        </w:tc>
      </w:tr>
      <w:tr w:rsidR="004F2ACD" w14:paraId="078BA92F" w14:textId="77777777" w:rsidTr="000A2A41">
        <w:trPr>
          <w:trHeight w:val="680"/>
        </w:trPr>
        <w:tc>
          <w:tcPr>
            <w:tcW w:w="2227" w:type="dxa"/>
            <w:vAlign w:val="center"/>
          </w:tcPr>
          <w:p w14:paraId="412BA043" w14:textId="77777777" w:rsidR="004F2ACD" w:rsidRDefault="004F2ACD" w:rsidP="00182A90">
            <w:pPr>
              <w:spacing w:line="240" w:lineRule="auto"/>
              <w:ind w:firstLine="0"/>
              <w:jc w:val="center"/>
            </w:pPr>
            <w:r w:rsidRPr="000E1A9C">
              <w:t>Agreeableness</w:t>
            </w:r>
          </w:p>
        </w:tc>
        <w:tc>
          <w:tcPr>
            <w:tcW w:w="1630" w:type="dxa"/>
            <w:vAlign w:val="center"/>
          </w:tcPr>
          <w:p w14:paraId="1A3DF7A2" w14:textId="369E4875" w:rsidR="004F2ACD" w:rsidRDefault="004F2ACD" w:rsidP="00541E32">
            <w:pPr>
              <w:spacing w:line="240" w:lineRule="auto"/>
              <w:ind w:firstLine="0"/>
              <w:jc w:val="center"/>
            </w:pPr>
            <w:r w:rsidRPr="009A672C">
              <w:t>4.3</w:t>
            </w:r>
            <w:r>
              <w:t>2</w:t>
            </w:r>
            <w:r w:rsidR="00541E32">
              <w:t xml:space="preserve"> (</w:t>
            </w:r>
            <w:r>
              <w:t>1.11</w:t>
            </w:r>
            <w:r w:rsidR="00541E32">
              <w:t>)</w:t>
            </w:r>
          </w:p>
        </w:tc>
        <w:tc>
          <w:tcPr>
            <w:tcW w:w="1936" w:type="dxa"/>
            <w:vAlign w:val="center"/>
          </w:tcPr>
          <w:p w14:paraId="5651C523" w14:textId="77777777" w:rsidR="004F2ACD" w:rsidRDefault="004F2ACD" w:rsidP="00182A90">
            <w:pPr>
              <w:spacing w:line="240" w:lineRule="auto"/>
              <w:ind w:firstLine="0"/>
              <w:jc w:val="center"/>
            </w:pPr>
            <w:r w:rsidRPr="00615C9D">
              <w:rPr>
                <w:i/>
                <w:iCs/>
              </w:rPr>
              <w:t xml:space="preserve">d </w:t>
            </w:r>
            <w:r>
              <w:t xml:space="preserve">= </w:t>
            </w:r>
            <w:r w:rsidRPr="009A672C">
              <w:t>0.28</w:t>
            </w:r>
          </w:p>
        </w:tc>
        <w:tc>
          <w:tcPr>
            <w:tcW w:w="1153" w:type="dxa"/>
            <w:vAlign w:val="center"/>
          </w:tcPr>
          <w:p w14:paraId="2F7959DB" w14:textId="77777777" w:rsidR="006079BD" w:rsidRDefault="006079BD" w:rsidP="00182A90">
            <w:pPr>
              <w:spacing w:line="240" w:lineRule="auto"/>
              <w:ind w:firstLine="0"/>
              <w:jc w:val="center"/>
            </w:pPr>
            <w:r w:rsidRPr="006079BD">
              <w:t>4.10</w:t>
            </w:r>
          </w:p>
          <w:p w14:paraId="409036C2" w14:textId="26F86312" w:rsidR="004F2ACD" w:rsidRDefault="006079BD" w:rsidP="00182A90">
            <w:pPr>
              <w:spacing w:line="240" w:lineRule="auto"/>
              <w:ind w:firstLine="0"/>
              <w:jc w:val="center"/>
            </w:pPr>
            <w:r w:rsidRPr="006079BD">
              <w:t>4.53</w:t>
            </w:r>
          </w:p>
        </w:tc>
        <w:tc>
          <w:tcPr>
            <w:tcW w:w="2268" w:type="dxa"/>
            <w:vAlign w:val="center"/>
          </w:tcPr>
          <w:p w14:paraId="7791810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9A672C">
              <w:t>2.92</w:t>
            </w:r>
            <w:r>
              <w:t>,</w:t>
            </w:r>
          </w:p>
          <w:p w14:paraId="240FA723" w14:textId="044973C5" w:rsidR="004F2ACD" w:rsidRDefault="004F2ACD" w:rsidP="00182A90">
            <w:pPr>
              <w:spacing w:line="240" w:lineRule="auto"/>
              <w:ind w:firstLine="0"/>
              <w:jc w:val="center"/>
            </w:pPr>
            <w:r w:rsidRPr="00615C9D">
              <w:rPr>
                <w:i/>
                <w:iCs/>
              </w:rPr>
              <w:t>p</w:t>
            </w:r>
            <w:r>
              <w:t xml:space="preserve"> = </w:t>
            </w:r>
            <w:r w:rsidR="006079BD">
              <w:t>.004</w:t>
            </w:r>
          </w:p>
        </w:tc>
      </w:tr>
      <w:tr w:rsidR="004F2ACD" w14:paraId="44CCE0FB" w14:textId="77777777" w:rsidTr="000A2A41">
        <w:trPr>
          <w:trHeight w:val="680"/>
        </w:trPr>
        <w:tc>
          <w:tcPr>
            <w:tcW w:w="2227" w:type="dxa"/>
            <w:vAlign w:val="center"/>
          </w:tcPr>
          <w:p w14:paraId="13E61DC9" w14:textId="77777777" w:rsidR="004F2ACD" w:rsidRDefault="004F2ACD" w:rsidP="00182A90">
            <w:pPr>
              <w:spacing w:line="240" w:lineRule="auto"/>
              <w:ind w:firstLine="0"/>
              <w:jc w:val="center"/>
            </w:pPr>
            <w:r w:rsidRPr="000E1A9C">
              <w:t>Conscientiousness</w:t>
            </w:r>
          </w:p>
        </w:tc>
        <w:tc>
          <w:tcPr>
            <w:tcW w:w="1630" w:type="dxa"/>
            <w:vAlign w:val="center"/>
          </w:tcPr>
          <w:p w14:paraId="79CAB5FF" w14:textId="105CAB45" w:rsidR="004F2ACD" w:rsidRDefault="004F2ACD" w:rsidP="00541E32">
            <w:pPr>
              <w:spacing w:line="240" w:lineRule="auto"/>
              <w:ind w:firstLine="0"/>
              <w:jc w:val="center"/>
            </w:pPr>
            <w:r w:rsidRPr="00434078">
              <w:t>4.3</w:t>
            </w:r>
            <w:r>
              <w:t>6</w:t>
            </w:r>
            <w:r w:rsidR="00541E32">
              <w:t xml:space="preserve"> (</w:t>
            </w:r>
            <w:r>
              <w:t>1.14</w:t>
            </w:r>
            <w:r w:rsidR="00541E32">
              <w:t>)</w:t>
            </w:r>
          </w:p>
        </w:tc>
        <w:tc>
          <w:tcPr>
            <w:tcW w:w="1936" w:type="dxa"/>
            <w:vAlign w:val="center"/>
          </w:tcPr>
          <w:p w14:paraId="70B4F5BD" w14:textId="77777777" w:rsidR="004F2ACD" w:rsidRDefault="004F2ACD" w:rsidP="00182A90">
            <w:pPr>
              <w:spacing w:line="240" w:lineRule="auto"/>
              <w:ind w:firstLine="0"/>
              <w:jc w:val="center"/>
            </w:pPr>
            <w:r w:rsidRPr="00615C9D">
              <w:rPr>
                <w:i/>
                <w:iCs/>
              </w:rPr>
              <w:t xml:space="preserve">d </w:t>
            </w:r>
            <w:r>
              <w:t xml:space="preserve">= </w:t>
            </w:r>
            <w:r w:rsidRPr="00434078">
              <w:t>0.32</w:t>
            </w:r>
          </w:p>
        </w:tc>
        <w:tc>
          <w:tcPr>
            <w:tcW w:w="1153" w:type="dxa"/>
            <w:vAlign w:val="center"/>
          </w:tcPr>
          <w:p w14:paraId="3482D14B" w14:textId="6A169A73" w:rsidR="006079BD" w:rsidRDefault="006079BD" w:rsidP="00182A90">
            <w:pPr>
              <w:spacing w:line="240" w:lineRule="auto"/>
              <w:ind w:firstLine="0"/>
              <w:jc w:val="center"/>
            </w:pPr>
            <w:r w:rsidRPr="006079BD">
              <w:t>4.1</w:t>
            </w:r>
            <w:r>
              <w:t>4</w:t>
            </w:r>
          </w:p>
          <w:p w14:paraId="7B9D2AB0" w14:textId="68237D17" w:rsidR="004F2ACD" w:rsidRDefault="006079BD" w:rsidP="00182A90">
            <w:pPr>
              <w:spacing w:line="240" w:lineRule="auto"/>
              <w:ind w:firstLine="0"/>
              <w:jc w:val="center"/>
            </w:pPr>
            <w:r w:rsidRPr="006079BD">
              <w:t>4.5</w:t>
            </w:r>
            <w:r>
              <w:t>8</w:t>
            </w:r>
          </w:p>
        </w:tc>
        <w:tc>
          <w:tcPr>
            <w:tcW w:w="2268" w:type="dxa"/>
            <w:vAlign w:val="center"/>
          </w:tcPr>
          <w:p w14:paraId="577B8EE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3.24</w:t>
            </w:r>
            <w:r>
              <w:t>,</w:t>
            </w:r>
          </w:p>
          <w:p w14:paraId="3A255223" w14:textId="30888BAF" w:rsidR="004F2ACD" w:rsidRDefault="004F2ACD" w:rsidP="00182A90">
            <w:pPr>
              <w:spacing w:line="240" w:lineRule="auto"/>
              <w:ind w:firstLine="0"/>
              <w:jc w:val="center"/>
            </w:pPr>
            <w:r w:rsidRPr="00615C9D">
              <w:rPr>
                <w:i/>
                <w:iCs/>
              </w:rPr>
              <w:t>p</w:t>
            </w:r>
            <w:r>
              <w:t xml:space="preserve"> = </w:t>
            </w:r>
            <w:r w:rsidR="006079BD">
              <w:t>.002</w:t>
            </w:r>
          </w:p>
        </w:tc>
      </w:tr>
      <w:tr w:rsidR="004F2ACD" w14:paraId="12E1BA4F" w14:textId="77777777" w:rsidTr="000A2A41">
        <w:trPr>
          <w:trHeight w:val="680"/>
        </w:trPr>
        <w:tc>
          <w:tcPr>
            <w:tcW w:w="2227" w:type="dxa"/>
            <w:vAlign w:val="center"/>
          </w:tcPr>
          <w:p w14:paraId="02DFD5FA" w14:textId="77777777" w:rsidR="004F2ACD" w:rsidRDefault="004F2ACD" w:rsidP="00182A90">
            <w:pPr>
              <w:spacing w:line="240" w:lineRule="auto"/>
              <w:ind w:firstLine="0"/>
              <w:jc w:val="center"/>
            </w:pPr>
            <w:r w:rsidRPr="000E1A9C">
              <w:t>Extraversion</w:t>
            </w:r>
          </w:p>
        </w:tc>
        <w:tc>
          <w:tcPr>
            <w:tcW w:w="1630" w:type="dxa"/>
            <w:vAlign w:val="center"/>
          </w:tcPr>
          <w:p w14:paraId="5CF4041E" w14:textId="2561974D" w:rsidR="004F2ACD" w:rsidRDefault="004F2ACD" w:rsidP="00541E32">
            <w:pPr>
              <w:spacing w:line="240" w:lineRule="auto"/>
              <w:ind w:firstLine="0"/>
              <w:jc w:val="center"/>
            </w:pPr>
            <w:r w:rsidRPr="00434078">
              <w:t>3.75</w:t>
            </w:r>
            <w:r w:rsidR="00541E32">
              <w:t xml:space="preserve"> (</w:t>
            </w:r>
            <w:r>
              <w:t>1.03</w:t>
            </w:r>
            <w:r w:rsidR="00541E32">
              <w:t>)</w:t>
            </w:r>
          </w:p>
        </w:tc>
        <w:tc>
          <w:tcPr>
            <w:tcW w:w="1936" w:type="dxa"/>
            <w:vAlign w:val="center"/>
          </w:tcPr>
          <w:p w14:paraId="184ED2E2" w14:textId="77777777" w:rsidR="004F2ACD" w:rsidRDefault="004F2ACD" w:rsidP="00182A90">
            <w:pPr>
              <w:spacing w:line="240" w:lineRule="auto"/>
              <w:ind w:firstLine="0"/>
              <w:jc w:val="center"/>
            </w:pPr>
            <w:r w:rsidRPr="00615C9D">
              <w:rPr>
                <w:i/>
                <w:iCs/>
              </w:rPr>
              <w:t xml:space="preserve">d </w:t>
            </w:r>
            <w:r>
              <w:t xml:space="preserve">= </w:t>
            </w:r>
            <w:r w:rsidRPr="00434078">
              <w:t>-0.24</w:t>
            </w:r>
          </w:p>
        </w:tc>
        <w:tc>
          <w:tcPr>
            <w:tcW w:w="1153" w:type="dxa"/>
            <w:vAlign w:val="center"/>
          </w:tcPr>
          <w:p w14:paraId="0BEB088A" w14:textId="19BA64CB" w:rsidR="006079BD" w:rsidRDefault="006079BD" w:rsidP="00182A90">
            <w:pPr>
              <w:spacing w:line="240" w:lineRule="auto"/>
              <w:ind w:firstLine="0"/>
              <w:jc w:val="center"/>
            </w:pPr>
            <w:r w:rsidRPr="006079BD">
              <w:t>3.55</w:t>
            </w:r>
          </w:p>
          <w:p w14:paraId="5D6BC14D" w14:textId="1490A3DD" w:rsidR="004F2ACD" w:rsidRDefault="006079BD" w:rsidP="00182A90">
            <w:pPr>
              <w:spacing w:line="240" w:lineRule="auto"/>
              <w:ind w:firstLine="0"/>
              <w:jc w:val="center"/>
            </w:pPr>
            <w:r w:rsidRPr="006079BD">
              <w:t>3.9</w:t>
            </w:r>
            <w:r>
              <w:t>5</w:t>
            </w:r>
          </w:p>
        </w:tc>
        <w:tc>
          <w:tcPr>
            <w:tcW w:w="2268" w:type="dxa"/>
            <w:vAlign w:val="center"/>
          </w:tcPr>
          <w:p w14:paraId="09E393EC"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2.</w:t>
            </w:r>
            <w:r>
              <w:t>50,</w:t>
            </w:r>
          </w:p>
          <w:p w14:paraId="7AAE7C41" w14:textId="173D0BA3" w:rsidR="004F2ACD" w:rsidRDefault="004F2ACD" w:rsidP="00182A90">
            <w:pPr>
              <w:spacing w:line="240" w:lineRule="auto"/>
              <w:ind w:firstLine="0"/>
              <w:jc w:val="center"/>
            </w:pPr>
            <w:r w:rsidRPr="00615C9D">
              <w:rPr>
                <w:i/>
                <w:iCs/>
              </w:rPr>
              <w:t>p</w:t>
            </w:r>
            <w:r>
              <w:t xml:space="preserve"> = </w:t>
            </w:r>
            <w:r w:rsidRPr="00434078">
              <w:t>.0</w:t>
            </w:r>
            <w:r w:rsidR="006079BD">
              <w:t>1</w:t>
            </w:r>
          </w:p>
        </w:tc>
      </w:tr>
      <w:tr w:rsidR="004F2ACD" w14:paraId="7F5C219F" w14:textId="77777777" w:rsidTr="000A2A41">
        <w:trPr>
          <w:trHeight w:val="680"/>
        </w:trPr>
        <w:tc>
          <w:tcPr>
            <w:tcW w:w="2227" w:type="dxa"/>
            <w:vAlign w:val="center"/>
          </w:tcPr>
          <w:p w14:paraId="78B5235D" w14:textId="77777777" w:rsidR="004F2ACD" w:rsidRDefault="004F2ACD" w:rsidP="00182A90">
            <w:pPr>
              <w:spacing w:line="240" w:lineRule="auto"/>
              <w:ind w:firstLine="0"/>
              <w:jc w:val="center"/>
            </w:pPr>
            <w:r w:rsidRPr="000E1A9C">
              <w:t>Neuroticism</w:t>
            </w:r>
          </w:p>
        </w:tc>
        <w:tc>
          <w:tcPr>
            <w:tcW w:w="1630" w:type="dxa"/>
            <w:vAlign w:val="center"/>
          </w:tcPr>
          <w:p w14:paraId="12CF9ADD" w14:textId="4820A91B" w:rsidR="004F2ACD" w:rsidRDefault="004F2ACD" w:rsidP="00541E32">
            <w:pPr>
              <w:spacing w:line="240" w:lineRule="auto"/>
              <w:ind w:firstLine="0"/>
              <w:jc w:val="center"/>
            </w:pPr>
            <w:r w:rsidRPr="00434078">
              <w:t>4.1</w:t>
            </w:r>
            <w:r>
              <w:t>7</w:t>
            </w:r>
            <w:r w:rsidR="00541E32">
              <w:t xml:space="preserve"> (</w:t>
            </w:r>
            <w:r>
              <w:t>1.06</w:t>
            </w:r>
            <w:r w:rsidR="00541E32">
              <w:t>)</w:t>
            </w:r>
          </w:p>
        </w:tc>
        <w:tc>
          <w:tcPr>
            <w:tcW w:w="1936" w:type="dxa"/>
            <w:vAlign w:val="center"/>
          </w:tcPr>
          <w:p w14:paraId="4174C3B0" w14:textId="77777777" w:rsidR="004F2ACD" w:rsidRDefault="004F2ACD" w:rsidP="00182A90">
            <w:pPr>
              <w:spacing w:line="240" w:lineRule="auto"/>
              <w:ind w:firstLine="0"/>
              <w:jc w:val="center"/>
            </w:pPr>
            <w:r w:rsidRPr="00615C9D">
              <w:rPr>
                <w:i/>
                <w:iCs/>
              </w:rPr>
              <w:t xml:space="preserve">d </w:t>
            </w:r>
            <w:r>
              <w:t xml:space="preserve">= </w:t>
            </w:r>
            <w:r w:rsidRPr="00434078">
              <w:t>0.16</w:t>
            </w:r>
          </w:p>
        </w:tc>
        <w:tc>
          <w:tcPr>
            <w:tcW w:w="1153" w:type="dxa"/>
            <w:vAlign w:val="center"/>
          </w:tcPr>
          <w:p w14:paraId="54526666" w14:textId="705ADD3B" w:rsidR="006079BD" w:rsidRDefault="006079BD" w:rsidP="00182A90">
            <w:pPr>
              <w:spacing w:line="240" w:lineRule="auto"/>
              <w:ind w:firstLine="0"/>
              <w:jc w:val="center"/>
            </w:pPr>
            <w:r w:rsidRPr="006079BD">
              <w:t>3.96</w:t>
            </w:r>
          </w:p>
          <w:p w14:paraId="5E3FCE16" w14:textId="25A55FA1" w:rsidR="004F2ACD" w:rsidRDefault="006079BD" w:rsidP="00182A90">
            <w:pPr>
              <w:spacing w:line="240" w:lineRule="auto"/>
              <w:ind w:firstLine="0"/>
              <w:jc w:val="center"/>
            </w:pPr>
            <w:r w:rsidRPr="006079BD">
              <w:t>4.3</w:t>
            </w:r>
            <w:r>
              <w:t>7</w:t>
            </w:r>
          </w:p>
        </w:tc>
        <w:tc>
          <w:tcPr>
            <w:tcW w:w="2268" w:type="dxa"/>
            <w:vAlign w:val="center"/>
          </w:tcPr>
          <w:p w14:paraId="50D2163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60</w:t>
            </w:r>
            <w:r>
              <w:t>,</w:t>
            </w:r>
          </w:p>
          <w:p w14:paraId="26AABE88" w14:textId="658074E9" w:rsidR="004F2ACD" w:rsidRPr="009A672C" w:rsidRDefault="004F2ACD" w:rsidP="00182A90">
            <w:pPr>
              <w:spacing w:line="240" w:lineRule="auto"/>
              <w:ind w:firstLine="0"/>
              <w:jc w:val="center"/>
            </w:pPr>
            <w:r>
              <w:rPr>
                <w:i/>
                <w:iCs/>
              </w:rPr>
              <w:t xml:space="preserve">p </w:t>
            </w:r>
            <w:r>
              <w:t>= .</w:t>
            </w:r>
            <w:r w:rsidR="006079BD">
              <w:t>11</w:t>
            </w:r>
          </w:p>
        </w:tc>
      </w:tr>
      <w:tr w:rsidR="004F2ACD" w14:paraId="4C8987D0" w14:textId="77777777" w:rsidTr="000A2A41">
        <w:trPr>
          <w:trHeight w:val="680"/>
        </w:trPr>
        <w:tc>
          <w:tcPr>
            <w:tcW w:w="2227" w:type="dxa"/>
            <w:vAlign w:val="center"/>
          </w:tcPr>
          <w:p w14:paraId="0C82D623" w14:textId="77777777" w:rsidR="004F2ACD" w:rsidRDefault="004F2ACD" w:rsidP="00182A90">
            <w:pPr>
              <w:spacing w:line="240" w:lineRule="auto"/>
              <w:ind w:firstLine="0"/>
              <w:jc w:val="center"/>
            </w:pPr>
            <w:r w:rsidRPr="000E1A9C">
              <w:t>Openness</w:t>
            </w:r>
          </w:p>
        </w:tc>
        <w:tc>
          <w:tcPr>
            <w:tcW w:w="1630" w:type="dxa"/>
            <w:vAlign w:val="center"/>
          </w:tcPr>
          <w:p w14:paraId="31148444" w14:textId="0E3C830A" w:rsidR="004F2ACD" w:rsidRDefault="004F2ACD" w:rsidP="00541E32">
            <w:pPr>
              <w:spacing w:line="240" w:lineRule="auto"/>
              <w:ind w:firstLine="0"/>
              <w:jc w:val="center"/>
            </w:pPr>
            <w:r w:rsidRPr="00434078">
              <w:t>3.</w:t>
            </w:r>
            <w:r>
              <w:t>50</w:t>
            </w:r>
            <w:r w:rsidR="00541E32">
              <w:t xml:space="preserve"> (</w:t>
            </w:r>
            <w:r>
              <w:t>1.21</w:t>
            </w:r>
            <w:r w:rsidR="00541E32">
              <w:t>)</w:t>
            </w:r>
          </w:p>
        </w:tc>
        <w:tc>
          <w:tcPr>
            <w:tcW w:w="1936" w:type="dxa"/>
            <w:vAlign w:val="center"/>
          </w:tcPr>
          <w:p w14:paraId="7B22E669" w14:textId="77777777" w:rsidR="004F2ACD" w:rsidRDefault="004F2ACD" w:rsidP="00182A90">
            <w:pPr>
              <w:spacing w:line="240" w:lineRule="auto"/>
              <w:ind w:firstLine="0"/>
              <w:jc w:val="center"/>
            </w:pPr>
            <w:r w:rsidRPr="00615C9D">
              <w:rPr>
                <w:i/>
                <w:iCs/>
              </w:rPr>
              <w:t xml:space="preserve">d </w:t>
            </w:r>
            <w:r>
              <w:t xml:space="preserve">= </w:t>
            </w:r>
            <w:r w:rsidRPr="00434078">
              <w:t>-0.42</w:t>
            </w:r>
          </w:p>
        </w:tc>
        <w:tc>
          <w:tcPr>
            <w:tcW w:w="1153" w:type="dxa"/>
            <w:vAlign w:val="center"/>
          </w:tcPr>
          <w:p w14:paraId="4C613047" w14:textId="2B78E48F" w:rsidR="00FC2EAE" w:rsidRDefault="00FC2EAE" w:rsidP="00182A90">
            <w:pPr>
              <w:spacing w:line="240" w:lineRule="auto"/>
              <w:ind w:firstLine="0"/>
              <w:jc w:val="center"/>
            </w:pPr>
            <w:r w:rsidRPr="00FC2EAE">
              <w:t>3.26</w:t>
            </w:r>
          </w:p>
          <w:p w14:paraId="465ED638" w14:textId="7C39B1A6" w:rsidR="004F2ACD" w:rsidRDefault="00FC2EAE" w:rsidP="00182A90">
            <w:pPr>
              <w:spacing w:line="240" w:lineRule="auto"/>
              <w:ind w:firstLine="0"/>
              <w:jc w:val="center"/>
            </w:pPr>
            <w:r w:rsidRPr="00FC2EAE">
              <w:t>3.7</w:t>
            </w:r>
            <w:r>
              <w:t>3</w:t>
            </w:r>
          </w:p>
        </w:tc>
        <w:tc>
          <w:tcPr>
            <w:tcW w:w="2268" w:type="dxa"/>
            <w:vAlign w:val="center"/>
          </w:tcPr>
          <w:p w14:paraId="3F4CEB06"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4.28</w:t>
            </w:r>
            <w:r>
              <w:t>,</w:t>
            </w:r>
          </w:p>
          <w:p w14:paraId="04E1265E" w14:textId="1C644545" w:rsidR="004F2ACD" w:rsidRPr="009A672C" w:rsidRDefault="004F2ACD" w:rsidP="00182A90">
            <w:pPr>
              <w:spacing w:line="240" w:lineRule="auto"/>
              <w:ind w:firstLine="0"/>
              <w:jc w:val="center"/>
            </w:pPr>
            <w:r w:rsidRPr="00615C9D">
              <w:rPr>
                <w:i/>
                <w:iCs/>
              </w:rPr>
              <w:t>p</w:t>
            </w:r>
            <w:r>
              <w:t xml:space="preserve"> &lt; .001</w:t>
            </w:r>
          </w:p>
        </w:tc>
      </w:tr>
    </w:tbl>
    <w:p w14:paraId="7F75E2E2" w14:textId="10E50489" w:rsidR="006D7B9F" w:rsidRDefault="009A104B" w:rsidP="009A104B">
      <w:r>
        <w:t xml:space="preserve">The results of the t-tests for images with reduced trait manipulation yielded very similar results in terms of significance to the analysis of increased trait manipulation. However, the </w:t>
      </w:r>
      <w:r>
        <w:lastRenderedPageBreak/>
        <w:t xml:space="preserve">direction in which they deviated from the mean is surprising. For the </w:t>
      </w:r>
      <w:proofErr w:type="gramStart"/>
      <w:r>
        <w:t>traits</w:t>
      </w:r>
      <w:proofErr w:type="gramEnd"/>
      <w:r>
        <w:t xml:space="preserve"> extraversion and openness, the numbers reached significance in the direction of the intended</w:t>
      </w:r>
      <w:r w:rsidR="00E47F86">
        <w:t xml:space="preserve"> trait</w:t>
      </w:r>
      <w:r>
        <w:t xml:space="preserve"> manipulation. The t-tests for Agreeableness and Conscientiousness also yielded significant results, but the means deviated in the wrong direction, opposite to the intended</w:t>
      </w:r>
      <w:r w:rsidR="00E47F86">
        <w:t xml:space="preserve"> trait</w:t>
      </w:r>
      <w:r>
        <w:t xml:space="preserve"> manipulation direction. Basically, this means that participants were actually very bad in their inferences of these two traits and performed worse than they would have by pure chance. </w:t>
      </w:r>
      <w:r w:rsidR="00930574">
        <w:t xml:space="preserve">Overall, participants were better able to infer high trait manipulations than low ones. The results are discussed in more detail in the </w:t>
      </w:r>
      <w:r w:rsidR="00AC2508">
        <w:t>next</w:t>
      </w:r>
      <w:r w:rsidR="00930574">
        <w:t xml:space="preserve"> section.</w:t>
      </w:r>
    </w:p>
    <w:p w14:paraId="3423C536" w14:textId="36735201" w:rsidR="00262003" w:rsidRDefault="00262003" w:rsidP="001C7EE4">
      <w:pPr>
        <w:pStyle w:val="berschrift1"/>
        <w:rPr>
          <w:lang w:eastAsia="en-US" w:bidi="ar-SA"/>
        </w:rPr>
      </w:pPr>
      <w:bookmarkStart w:id="153" w:name="_Toc84787566"/>
      <w:r w:rsidRPr="000E1A9C">
        <w:rPr>
          <w:lang w:eastAsia="en-US" w:bidi="ar-SA"/>
        </w:rPr>
        <w:t>Discussion</w:t>
      </w:r>
      <w:bookmarkEnd w:id="140"/>
      <w:bookmarkEnd w:id="141"/>
      <w:bookmarkEnd w:id="142"/>
      <w:bookmarkEnd w:id="143"/>
      <w:bookmarkEnd w:id="144"/>
      <w:bookmarkEnd w:id="145"/>
      <w:bookmarkEnd w:id="146"/>
      <w:bookmarkEnd w:id="147"/>
      <w:bookmarkEnd w:id="148"/>
      <w:bookmarkEnd w:id="149"/>
      <w:bookmarkEnd w:id="150"/>
      <w:bookmarkEnd w:id="153"/>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4" w:name="_Toc72686995"/>
      <w:bookmarkStart w:id="155" w:name="_Toc73444082"/>
      <w:bookmarkStart w:id="156" w:name="_Toc73444214"/>
      <w:bookmarkStart w:id="157" w:name="_Toc73444244"/>
      <w:bookmarkStart w:id="158" w:name="_Toc73461023"/>
      <w:bookmarkStart w:id="159" w:name="_Toc73461094"/>
      <w:bookmarkStart w:id="160" w:name="_Toc73461152"/>
      <w:bookmarkStart w:id="161" w:name="_Toc73461167"/>
      <w:bookmarkStart w:id="162" w:name="_Toc73461197"/>
      <w:bookmarkStart w:id="163" w:name="_Toc73461231"/>
      <w:bookmarkStart w:id="164"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77777777"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82499F" w:rsidRPr="0082499F">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w:t>
      </w:r>
      <w:r>
        <w:rPr>
          <w:lang w:eastAsia="en-US" w:bidi="ar-SA"/>
        </w:rPr>
        <w:lastRenderedPageBreak/>
        <w:t xml:space="preserve">relationship between a thwarted need to belong and a preference for extraverted faces. No such relationship was observed in the present study; more specifically, said relationship was far from significant, with a p-value of only p = .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repeated testing. However, because the results of the two studies are very far apart, this probability is exceptionally low.</w:t>
      </w:r>
    </w:p>
    <w:p w14:paraId="755EB11E" w14:textId="27B78072"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differ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2B594C66" w14:textId="77777777" w:rsidR="000A305C" w:rsidRDefault="000A305C" w:rsidP="00454FEE">
      <w:pPr>
        <w:rPr>
          <w:lang w:eastAsia="en-US" w:bidi="ar-SA"/>
        </w:rPr>
      </w:pPr>
      <w:r w:rsidRPr="000A305C">
        <w:rPr>
          <w:lang w:eastAsia="en-US" w:bidi="ar-SA"/>
        </w:rPr>
        <w:lastRenderedPageBreak/>
        <w:t>To ensure that participants understand the individual Big Five traits as well as possible, the corresponding descriptions in the rating task were written in everyday language. Nevertheless, the odd misunderstanding cannot be ruled out. However, I assume that these inconsistencies have only a minor influence on the effect sizes.</w:t>
      </w:r>
    </w:p>
    <w:p w14:paraId="7A3D92EB" w14:textId="2B047343"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Pr="00915EBC">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Pr="00915EBC">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increased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low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proofErr w:type="gramStart"/>
      <w:r w:rsidR="00454FEE">
        <w:rPr>
          <w:lang w:eastAsia="en-US" w:bidi="ar-SA"/>
        </w:rPr>
        <w:t>their inferences were</w:t>
      </w:r>
      <w:proofErr w:type="gramEnd"/>
      <w:r w:rsidR="00454FEE">
        <w:rPr>
          <w:lang w:eastAsia="en-US" w:bidi="ar-SA"/>
        </w:rPr>
        <w:t xml:space="preserve"> even significantly in the wrong direction, assuming low values for images with high openness manipulations and high values for images with low agreeableness and low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35D79BB7"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w:t>
      </w:r>
      <w:r w:rsidR="008778F3" w:rsidRPr="008778F3">
        <w:rPr>
          <w:lang w:eastAsia="en-US" w:bidi="ar-SA"/>
        </w:rPr>
        <w:lastRenderedPageBreak/>
        <w:t xml:space="preserve">that assessing faces with high trait </w:t>
      </w:r>
      <w:r w:rsidR="003E36C4">
        <w:rPr>
          <w:lang w:eastAsia="en-US" w:bidi="ar-SA"/>
        </w:rPr>
        <w:t>manipulations</w:t>
      </w:r>
      <w:r w:rsidR="008778F3" w:rsidRPr="008778F3">
        <w:rPr>
          <w:lang w:eastAsia="en-US" w:bidi="ar-SA"/>
        </w:rPr>
        <w:t xml:space="preserve"> may be easier or more familiar to us than with low </w:t>
      </w:r>
      <w:r w:rsidR="003E36C4">
        <w:rPr>
          <w:lang w:eastAsia="en-US" w:bidi="ar-SA"/>
        </w:rPr>
        <w:t>trait manipulations</w:t>
      </w:r>
      <w:r w:rsidR="008778F3" w:rsidRPr="008778F3">
        <w:rPr>
          <w:lang w:eastAsia="en-US" w:bidi="ar-SA"/>
        </w:rPr>
        <w:t>.</w:t>
      </w:r>
      <w:r w:rsidR="00212F6A">
        <w:rPr>
          <w:lang w:eastAsia="en-US" w:bidi="ar-SA"/>
        </w:rPr>
        <w:t xml:space="preserve"> </w:t>
      </w:r>
    </w:p>
    <w:p w14:paraId="1745BF76" w14:textId="2CCF86CA" w:rsidR="00915EBC" w:rsidRPr="00915EBC" w:rsidRDefault="003F11A5" w:rsidP="009D1E47">
      <w:r>
        <w:t>One explanation for this difference could be that high trait expressions are more salient, as high trait individuals are often more noticeable and prominent</w:t>
      </w:r>
      <w:r w:rsidR="003F799F">
        <w:t xml:space="preserve"> </w:t>
      </w:r>
      <w:r w:rsidR="003F799F">
        <w:rPr>
          <w:sz w:val="22"/>
          <w:szCs w:val="22"/>
        </w:rPr>
        <w:t>(e.g., high extraversion)</w:t>
      </w:r>
      <w:r>
        <w:t xml:space="preserve">. </w:t>
      </w:r>
      <w:r>
        <w:rPr>
          <w:lang w:eastAsia="en-US" w:bidi="ar-SA"/>
        </w:rPr>
        <w:t>A different</w:t>
      </w:r>
      <w:r w:rsidR="008778F3" w:rsidRPr="008778F3">
        <w:rPr>
          <w:lang w:eastAsia="en-US" w:bidi="ar-SA"/>
        </w:rPr>
        <w:t xml:space="preserve"> explanation </w:t>
      </w:r>
      <w:r>
        <w:rPr>
          <w:lang w:eastAsia="en-US" w:bidi="ar-SA"/>
        </w:rPr>
        <w:t xml:space="preserve">that could </w:t>
      </w:r>
      <w:r w:rsidR="003F799F">
        <w:rPr>
          <w:lang w:eastAsia="en-US" w:bidi="ar-SA"/>
        </w:rPr>
        <w:t xml:space="preserve">be </w:t>
      </w:r>
      <w:r>
        <w:rPr>
          <w:lang w:eastAsia="en-US" w:bidi="ar-SA"/>
        </w:rPr>
        <w:t>considered 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C917C6" w:rsidRPr="00C917C6">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605052" w:rsidRPr="00605052">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Even though lower values on all five traits do not actually have a negative meaning, positivity bias may have unconsciously affected ratings. In addition, it is possible that participants did not understand all five traits in their entirety and therefore did not know that lower scores were not negative attributes.</w:t>
      </w:r>
      <w:r w:rsidR="009D1E47">
        <w:t xml:space="preserve"> </w:t>
      </w:r>
      <w:r w:rsidR="00C1004F">
        <w:rPr>
          <w:lang w:eastAsia="en-US" w:bidi="ar-SA"/>
        </w:rPr>
        <w:t xml:space="preserve">Another explanation for the ratings leaning towards </w:t>
      </w:r>
      <w:r w:rsidR="008778F3">
        <w:rPr>
          <w:lang w:eastAsia="en-US" w:bidi="ar-SA"/>
        </w:rPr>
        <w:t>the</w:t>
      </w:r>
      <w:r w:rsidR="00C1004F">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sidR="00C1004F">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5" w:name="_Toc84787567"/>
      <w:r>
        <w:rPr>
          <w:lang w:eastAsia="en-US" w:bidi="ar-SA"/>
        </w:rPr>
        <w:t xml:space="preserve">Future </w:t>
      </w:r>
      <w:r w:rsidRPr="00915EBC">
        <w:t>Research</w:t>
      </w:r>
      <w:bookmarkEnd w:id="165"/>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481E2E2E" w:rsidR="00D92DC0" w:rsidRDefault="00D92DC0" w:rsidP="00BE3516">
      <w:r>
        <w:lastRenderedPageBreak/>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t xml:space="preserve">high </w:t>
      </w:r>
      <w:r w:rsidR="003639DB">
        <w:t>trait</w:t>
      </w:r>
      <w:r>
        <w:t xml:space="preserve"> manipulations than low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17AF01E"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Pr="001E6333">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Pr="001E6333">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w:t>
      </w:r>
      <w:r w:rsidR="00496EBF" w:rsidRPr="00496EBF">
        <w:lastRenderedPageBreak/>
        <w:t>one's personality on facial preference for certain personality traits is likely, which could be elucidated by future research.</w:t>
      </w:r>
    </w:p>
    <w:p w14:paraId="2DADB0E0" w14:textId="0C26E160" w:rsidR="00F50CD3" w:rsidRPr="00F50CD3" w:rsidRDefault="00F304AC" w:rsidP="000A305C">
      <w:r w:rsidRPr="00F304AC">
        <w:t>In summary, none of the predicted effects were found. On the contrary, the results are surprisingly non-significant and partially contradictory, calling the previous literature into 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6" w:name="_Toc84787568"/>
      <w:r w:rsidRPr="000E1A9C">
        <w:rPr>
          <w:rFonts w:cstheme="minorHAnsi"/>
        </w:rPr>
        <w:lastRenderedPageBreak/>
        <w:t>Reference</w:t>
      </w:r>
      <w:bookmarkEnd w:id="154"/>
      <w:bookmarkEnd w:id="155"/>
      <w:bookmarkEnd w:id="156"/>
      <w:bookmarkEnd w:id="157"/>
      <w:bookmarkEnd w:id="158"/>
      <w:bookmarkEnd w:id="159"/>
      <w:bookmarkEnd w:id="160"/>
      <w:bookmarkEnd w:id="161"/>
      <w:bookmarkEnd w:id="162"/>
      <w:bookmarkEnd w:id="163"/>
      <w:bookmarkEnd w:id="164"/>
      <w:bookmarkEnd w:id="166"/>
    </w:p>
    <w:p w14:paraId="5DE88086" w14:textId="77777777" w:rsidR="00754B80" w:rsidRPr="000E1A9C" w:rsidRDefault="00754B80" w:rsidP="007163A6">
      <w:pPr>
        <w:rPr>
          <w:rFonts w:cstheme="minorHAnsi"/>
          <w:szCs w:val="21"/>
        </w:rPr>
        <w:sectPr w:rsidR="00754B80" w:rsidRPr="000E1A9C" w:rsidSect="00194137">
          <w:headerReference w:type="default" r:id="rId10"/>
          <w:footerReference w:type="default" r:id="rId11"/>
          <w:headerReference w:type="first" r:id="rId12"/>
          <w:pgSz w:w="12240" w:h="15840"/>
          <w:pgMar w:top="1474" w:right="1474" w:bottom="1474" w:left="1474" w:header="720" w:footer="510" w:gutter="0"/>
          <w:pgNumType w:start="0"/>
          <w:cols w:space="720"/>
          <w:titlePg/>
          <w:docGrid w:linePitch="326"/>
        </w:sectPr>
      </w:pPr>
    </w:p>
    <w:p w14:paraId="56522856" w14:textId="77777777" w:rsidR="0002410C" w:rsidRDefault="00DC33C5" w:rsidP="0002410C">
      <w:pPr>
        <w:pStyle w:val="Literaturverzeichnis"/>
      </w:pPr>
      <w:r w:rsidRPr="000E1A9C">
        <w:fldChar w:fldCharType="begin"/>
      </w:r>
      <w:r w:rsidR="00A21CE0" w:rsidRPr="00771C52">
        <w:rPr>
          <w:lang w:val="de-CH"/>
        </w:rPr>
        <w:instrText xml:space="preserve"> ADDIN ZOTERO_BIBL {"uncited":[],"omitted":[],"custom":[]} CSL_BIBLIOGRAPHY </w:instrText>
      </w:r>
      <w:r w:rsidRPr="000E1A9C">
        <w:fldChar w:fldCharType="separate"/>
      </w:r>
      <w:proofErr w:type="spellStart"/>
      <w:r w:rsidR="0002410C" w:rsidRPr="0002410C">
        <w:rPr>
          <w:lang w:val="de-CH"/>
        </w:rPr>
        <w:t>Ambady</w:t>
      </w:r>
      <w:proofErr w:type="spellEnd"/>
      <w:r w:rsidR="0002410C" w:rsidRPr="0002410C">
        <w:rPr>
          <w:lang w:val="de-CH"/>
        </w:rPr>
        <w:t xml:space="preserve">, N., </w:t>
      </w:r>
      <w:proofErr w:type="spellStart"/>
      <w:r w:rsidR="0002410C" w:rsidRPr="0002410C">
        <w:rPr>
          <w:lang w:val="de-CH"/>
        </w:rPr>
        <w:t>Bernieri</w:t>
      </w:r>
      <w:proofErr w:type="spellEnd"/>
      <w:r w:rsidR="0002410C" w:rsidRPr="0002410C">
        <w:rPr>
          <w:lang w:val="de-CH"/>
        </w:rPr>
        <w:t xml:space="preserve">, F. J., &amp; </w:t>
      </w:r>
      <w:proofErr w:type="spellStart"/>
      <w:r w:rsidR="0002410C" w:rsidRPr="0002410C">
        <w:rPr>
          <w:lang w:val="de-CH"/>
        </w:rPr>
        <w:t>Richeson</w:t>
      </w:r>
      <w:proofErr w:type="spellEnd"/>
      <w:r w:rsidR="0002410C" w:rsidRPr="0002410C">
        <w:rPr>
          <w:lang w:val="de-CH"/>
        </w:rPr>
        <w:t xml:space="preserve">, J. A. (2000). </w:t>
      </w:r>
      <w:r w:rsidR="0002410C">
        <w:t xml:space="preserve">Toward a histology of social behavior: Judgmental accuracy from thin slices of the behavioral stream. In </w:t>
      </w:r>
      <w:r w:rsidR="0002410C">
        <w:rPr>
          <w:i/>
          <w:iCs/>
        </w:rPr>
        <w:t>Advances in Experimental Social Psychology</w:t>
      </w:r>
      <w:r w:rsidR="0002410C">
        <w:t xml:space="preserve"> (Bd. 32, S. 201–271). Elsevier. https://doi.org/10.1016/S0065-2601(00)80006-4</w:t>
      </w:r>
    </w:p>
    <w:p w14:paraId="28E2442F" w14:textId="77777777" w:rsidR="0002410C" w:rsidRDefault="0002410C" w:rsidP="0002410C">
      <w:pPr>
        <w:pStyle w:val="Literaturverzeichnis"/>
      </w:pPr>
      <w:r>
        <w:t xml:space="preserve">Augustine, A. A., </w:t>
      </w:r>
      <w:proofErr w:type="spellStart"/>
      <w:r>
        <w:t>Mehl</w:t>
      </w:r>
      <w:proofErr w:type="spellEnd"/>
      <w:r>
        <w:t xml:space="preserve">,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0B5E89DB" w14:textId="77777777" w:rsidR="0002410C" w:rsidRDefault="0002410C" w:rsidP="0002410C">
      <w:pPr>
        <w:pStyle w:val="Literaturverzeichnis"/>
      </w:pPr>
      <w:proofErr w:type="spellStart"/>
      <w:r>
        <w:t>Bailenson</w:t>
      </w:r>
      <w:proofErr w:type="spellEnd"/>
      <w:r>
        <w:t xml:space="preserve">,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44DB54AD" w14:textId="77777777" w:rsidR="0002410C" w:rsidRDefault="0002410C" w:rsidP="0002410C">
      <w:pPr>
        <w:pStyle w:val="Literaturverzeichnis"/>
      </w:pPr>
      <w:r w:rsidRPr="0002410C">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2D4C3A94" w14:textId="77777777" w:rsidR="0002410C" w:rsidRDefault="0002410C" w:rsidP="0002410C">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60700F6A" w14:textId="77777777" w:rsidR="0002410C" w:rsidRDefault="0002410C" w:rsidP="0002410C">
      <w:pPr>
        <w:pStyle w:val="Literaturverzeichnis"/>
      </w:pPr>
      <w:proofErr w:type="spellStart"/>
      <w:r>
        <w:t>Berscheid</w:t>
      </w:r>
      <w:proofErr w:type="spellEnd"/>
      <w:r>
        <w:t xml:space="preserve">, E., Dion, K., </w:t>
      </w:r>
      <w:proofErr w:type="spellStart"/>
      <w:r>
        <w:t>Walster</w:t>
      </w:r>
      <w:proofErr w:type="spellEnd"/>
      <w:r>
        <w:t xml:space="preserve">, E., &amp; </w:t>
      </w:r>
      <w:proofErr w:type="spellStart"/>
      <w:r>
        <w:t>Walster</w:t>
      </w:r>
      <w:proofErr w:type="spellEnd"/>
      <w:r>
        <w:t xml:space="preserve">,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460C3292" w14:textId="77777777" w:rsidR="0002410C" w:rsidRDefault="0002410C" w:rsidP="0002410C">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5CFCD571" w14:textId="77777777" w:rsidR="0002410C" w:rsidRDefault="0002410C" w:rsidP="0002410C">
      <w:pPr>
        <w:pStyle w:val="Literaturverzeichnis"/>
      </w:pPr>
      <w:proofErr w:type="spellStart"/>
      <w:r>
        <w:t>Bressan</w:t>
      </w:r>
      <w:proofErr w:type="spellEnd"/>
      <w:r>
        <w:t xml:space="preserve">, P., &amp; Zucchi, G. (2009). Human kin recognition is self- rather than </w:t>
      </w:r>
      <w:proofErr w:type="gramStart"/>
      <w:r>
        <w:t>family-referential</w:t>
      </w:r>
      <w:proofErr w:type="gramEnd"/>
      <w:r>
        <w:t xml:space="preserve">. </w:t>
      </w:r>
      <w:r>
        <w:rPr>
          <w:i/>
          <w:iCs/>
        </w:rPr>
        <w:t>Biology Letters</w:t>
      </w:r>
      <w:r>
        <w:t xml:space="preserve">, </w:t>
      </w:r>
      <w:r>
        <w:rPr>
          <w:i/>
          <w:iCs/>
        </w:rPr>
        <w:t>5</w:t>
      </w:r>
      <w:r>
        <w:t>(3), 336–338. https://doi.org/10.1098/rsbl.2008.0789</w:t>
      </w:r>
    </w:p>
    <w:p w14:paraId="6A95380D" w14:textId="77777777" w:rsidR="0002410C" w:rsidRDefault="0002410C" w:rsidP="0002410C">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7994290E" w14:textId="77777777" w:rsidR="0002410C" w:rsidRDefault="0002410C" w:rsidP="0002410C">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43F7F23A" w14:textId="77777777" w:rsidR="0002410C" w:rsidRDefault="0002410C" w:rsidP="0002410C">
      <w:pPr>
        <w:pStyle w:val="Literaturverzeichnis"/>
      </w:pPr>
      <w:proofErr w:type="spellStart"/>
      <w:r>
        <w:t>DeBruine</w:t>
      </w:r>
      <w:proofErr w:type="spellEnd"/>
      <w:r>
        <w:t xml:space="preserv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1A146387" w14:textId="77777777" w:rsidR="0002410C" w:rsidRDefault="0002410C" w:rsidP="0002410C">
      <w:pPr>
        <w:pStyle w:val="Literaturverzeichnis"/>
      </w:pPr>
      <w:proofErr w:type="spellStart"/>
      <w:r>
        <w:t>DeBruine</w:t>
      </w:r>
      <w:proofErr w:type="spellEnd"/>
      <w:r>
        <w:t xml:space="preserv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1B3AFE53" w14:textId="77777777" w:rsidR="0002410C" w:rsidRDefault="0002410C" w:rsidP="0002410C">
      <w:pPr>
        <w:pStyle w:val="Literaturverzeichnis"/>
      </w:pPr>
      <w:proofErr w:type="spellStart"/>
      <w:r w:rsidRPr="0002410C">
        <w:rPr>
          <w:lang w:val="de-CH"/>
        </w:rPr>
        <w:t>DeWall</w:t>
      </w:r>
      <w:proofErr w:type="spellEnd"/>
      <w:r w:rsidRPr="0002410C">
        <w:rPr>
          <w:lang w:val="de-CH"/>
        </w:rPr>
        <w:t xml:space="preserve">,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413B662E" w14:textId="77777777" w:rsidR="0002410C" w:rsidRDefault="0002410C" w:rsidP="0002410C">
      <w:pPr>
        <w:pStyle w:val="Literaturverzeichnis"/>
      </w:pPr>
      <w:proofErr w:type="spellStart"/>
      <w:r>
        <w:lastRenderedPageBreak/>
        <w:t>DeWall</w:t>
      </w:r>
      <w:proofErr w:type="spellEnd"/>
      <w:r>
        <w:t xml:space="preserve">, C. N., </w:t>
      </w:r>
      <w:proofErr w:type="spellStart"/>
      <w:r>
        <w:t>Maner</w:t>
      </w:r>
      <w:proofErr w:type="spellEnd"/>
      <w:r>
        <w:t xml:space="preserve">, J. K., &amp; </w:t>
      </w:r>
      <w:proofErr w:type="spellStart"/>
      <w:r>
        <w:t>Rouby</w:t>
      </w:r>
      <w:proofErr w:type="spellEnd"/>
      <w:r>
        <w:t xml:space="preserve">,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1ECBDD1D" w14:textId="77777777" w:rsidR="0002410C" w:rsidRDefault="0002410C" w:rsidP="0002410C">
      <w:pPr>
        <w:pStyle w:val="Literaturverzeichnis"/>
      </w:pPr>
      <w:proofErr w:type="spellStart"/>
      <w:r>
        <w:t>Dodds</w:t>
      </w:r>
      <w:proofErr w:type="spellEnd"/>
      <w:r>
        <w:t xml:space="preserve">, P. S., Clark, E. M., </w:t>
      </w:r>
      <w:proofErr w:type="spellStart"/>
      <w:r>
        <w:t>Desu</w:t>
      </w:r>
      <w:proofErr w:type="spellEnd"/>
      <w:r>
        <w:t xml:space="preserve">, S., Frank, M. R., Reagan, A. J., Williams, J. R., Mitchell, L., Harris, K. D., </w:t>
      </w:r>
      <w:proofErr w:type="spellStart"/>
      <w:r>
        <w:t>Kloumann</w:t>
      </w:r>
      <w:proofErr w:type="spellEnd"/>
      <w:r>
        <w:t xml:space="preserve">, I. M., </w:t>
      </w:r>
      <w:proofErr w:type="spellStart"/>
      <w:r>
        <w:t>Bagrow</w:t>
      </w:r>
      <w:proofErr w:type="spellEnd"/>
      <w:r>
        <w:t xml:space="preserve">, J. P., </w:t>
      </w:r>
      <w:proofErr w:type="spellStart"/>
      <w:r>
        <w:t>Megerdoomian</w:t>
      </w:r>
      <w:proofErr w:type="spellEnd"/>
      <w:r>
        <w:t xml:space="preserve">,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0DEE5251" w14:textId="77777777" w:rsidR="0002410C" w:rsidRDefault="0002410C" w:rsidP="0002410C">
      <w:pPr>
        <w:pStyle w:val="Literaturverzeichnis"/>
      </w:pPr>
      <w:r w:rsidRPr="0002410C">
        <w:rPr>
          <w:lang w:val="de-CH"/>
        </w:rPr>
        <w:t xml:space="preserve">Faul, F., Erdfelder, E., </w:t>
      </w:r>
      <w:proofErr w:type="gramStart"/>
      <w:r w:rsidRPr="0002410C">
        <w:rPr>
          <w:lang w:val="de-CH"/>
        </w:rPr>
        <w:t>Lang</w:t>
      </w:r>
      <w:proofErr w:type="gramEnd"/>
      <w:r w:rsidRPr="0002410C">
        <w:rPr>
          <w:lang w:val="de-CH"/>
        </w:rPr>
        <w:t xml:space="preserve">,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AD8AA6C" w14:textId="77777777" w:rsidR="0002410C" w:rsidRDefault="0002410C" w:rsidP="0002410C">
      <w:pPr>
        <w:pStyle w:val="Literaturverzeichnis"/>
      </w:pPr>
      <w:proofErr w:type="spellStart"/>
      <w:r>
        <w:t>Feshbach</w:t>
      </w:r>
      <w:proofErr w:type="spellEnd"/>
      <w:r>
        <w:t xml:space="preserve">, S. (1963). The effects of emotional restraint upon the projection of positive affect1. </w:t>
      </w:r>
      <w:r>
        <w:rPr>
          <w:i/>
          <w:iCs/>
        </w:rPr>
        <w:t>Journal of Personality</w:t>
      </w:r>
      <w:r>
        <w:t xml:space="preserve">, </w:t>
      </w:r>
      <w:r>
        <w:rPr>
          <w:i/>
          <w:iCs/>
        </w:rPr>
        <w:t>31</w:t>
      </w:r>
      <w:r>
        <w:t>(4), 471–481. https://doi.org/10.1111/j.1467-6494.1963.tb01313.x</w:t>
      </w:r>
    </w:p>
    <w:p w14:paraId="350E9F2B" w14:textId="77777777" w:rsidR="0002410C" w:rsidRDefault="0002410C" w:rsidP="0002410C">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0CFCF55D" w14:textId="77777777" w:rsidR="0002410C" w:rsidRDefault="0002410C" w:rsidP="0002410C">
      <w:pPr>
        <w:pStyle w:val="Literaturverzeichnis"/>
      </w:pPr>
      <w:r>
        <w:t xml:space="preserve">Gardner, W. L., Pickett, C. L., </w:t>
      </w:r>
      <w:proofErr w:type="spellStart"/>
      <w:r>
        <w:t>Jefferis</w:t>
      </w:r>
      <w:proofErr w:type="spellEnd"/>
      <w:r>
        <w:t xml:space="preserve">,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5F5DA1DD" w14:textId="77777777" w:rsidR="0002410C" w:rsidRPr="0002410C" w:rsidRDefault="0002410C" w:rsidP="0002410C">
      <w:pPr>
        <w:pStyle w:val="Literaturverzeichnis"/>
        <w:rPr>
          <w:lang w:val="de-CH"/>
        </w:rPr>
      </w:pPr>
      <w:proofErr w:type="spellStart"/>
      <w:r w:rsidRPr="0002410C">
        <w:rPr>
          <w:lang w:val="de-CH"/>
        </w:rPr>
        <w:t>Giang</w:t>
      </w:r>
      <w:proofErr w:type="spellEnd"/>
      <w:r w:rsidRPr="0002410C">
        <w:rPr>
          <w:lang w:val="de-CH"/>
        </w:rPr>
        <w:t xml:space="preserve">, T., Bell, R., &amp; Buchner, A. (2012). </w:t>
      </w:r>
      <w:proofErr w:type="spellStart"/>
      <w:r w:rsidRPr="0002410C">
        <w:rPr>
          <w:lang w:val="de-CH"/>
        </w:rPr>
        <w:t>Does</w:t>
      </w:r>
      <w:proofErr w:type="spellEnd"/>
      <w:r w:rsidRPr="0002410C">
        <w:rPr>
          <w:lang w:val="de-CH"/>
        </w:rPr>
        <w:t xml:space="preserve"> </w:t>
      </w:r>
      <w:proofErr w:type="spellStart"/>
      <w:r w:rsidRPr="0002410C">
        <w:rPr>
          <w:lang w:val="de-CH"/>
        </w:rPr>
        <w:t>Facial</w:t>
      </w:r>
      <w:proofErr w:type="spellEnd"/>
      <w:r w:rsidRPr="0002410C">
        <w:rPr>
          <w:lang w:val="de-CH"/>
        </w:rPr>
        <w:t xml:space="preserve"> </w:t>
      </w:r>
      <w:proofErr w:type="spellStart"/>
      <w:r w:rsidRPr="0002410C">
        <w:rPr>
          <w:lang w:val="de-CH"/>
        </w:rPr>
        <w:t>Resemblance</w:t>
      </w:r>
      <w:proofErr w:type="spellEnd"/>
      <w:r w:rsidRPr="0002410C">
        <w:rPr>
          <w:lang w:val="de-CH"/>
        </w:rPr>
        <w:t xml:space="preserve"> </w:t>
      </w:r>
      <w:proofErr w:type="spellStart"/>
      <w:r w:rsidRPr="0002410C">
        <w:rPr>
          <w:lang w:val="de-CH"/>
        </w:rPr>
        <w:t>Enhance</w:t>
      </w:r>
      <w:proofErr w:type="spellEnd"/>
      <w:r w:rsidRPr="0002410C">
        <w:rPr>
          <w:lang w:val="de-CH"/>
        </w:rPr>
        <w:t xml:space="preserve"> </w:t>
      </w:r>
      <w:proofErr w:type="spellStart"/>
      <w:r w:rsidRPr="0002410C">
        <w:rPr>
          <w:lang w:val="de-CH"/>
        </w:rPr>
        <w:t>Cooperation</w:t>
      </w:r>
      <w:proofErr w:type="spellEnd"/>
      <w:r w:rsidRPr="0002410C">
        <w:rPr>
          <w:lang w:val="de-CH"/>
        </w:rPr>
        <w:t xml:space="preserve">? </w:t>
      </w:r>
      <w:r w:rsidRPr="0002410C">
        <w:rPr>
          <w:i/>
          <w:iCs/>
          <w:lang w:val="de-CH"/>
        </w:rPr>
        <w:t>PLOS ONE</w:t>
      </w:r>
      <w:r w:rsidRPr="0002410C">
        <w:rPr>
          <w:lang w:val="de-CH"/>
        </w:rPr>
        <w:t xml:space="preserve">, </w:t>
      </w:r>
      <w:r w:rsidRPr="0002410C">
        <w:rPr>
          <w:i/>
          <w:iCs/>
          <w:lang w:val="de-CH"/>
        </w:rPr>
        <w:t>7</w:t>
      </w:r>
      <w:r w:rsidRPr="0002410C">
        <w:rPr>
          <w:lang w:val="de-CH"/>
        </w:rPr>
        <w:t>(10), e47809. https://doi.org/10.1371/journal.pone.0047809</w:t>
      </w:r>
    </w:p>
    <w:p w14:paraId="26177427" w14:textId="77777777" w:rsidR="0002410C" w:rsidRDefault="0002410C" w:rsidP="0002410C">
      <w:pPr>
        <w:pStyle w:val="Literaturverzeichnis"/>
      </w:pPr>
      <w:proofErr w:type="spellStart"/>
      <w:r w:rsidRPr="0002410C">
        <w:rPr>
          <w:lang w:val="de-CH"/>
        </w:rPr>
        <w:lastRenderedPageBreak/>
        <w:t>Golubickis</w:t>
      </w:r>
      <w:proofErr w:type="spellEnd"/>
      <w:r w:rsidRPr="0002410C">
        <w:rPr>
          <w:lang w:val="de-CH"/>
        </w:rPr>
        <w:t xml:space="preserve">, M., </w:t>
      </w:r>
      <w:proofErr w:type="spellStart"/>
      <w:r w:rsidRPr="0002410C">
        <w:rPr>
          <w:lang w:val="de-CH"/>
        </w:rPr>
        <w:t>Sahraie</w:t>
      </w:r>
      <w:proofErr w:type="spellEnd"/>
      <w:r w:rsidRPr="0002410C">
        <w:rPr>
          <w:lang w:val="de-CH"/>
        </w:rPr>
        <w:t xml:space="preserve">, A., </w:t>
      </w:r>
      <w:proofErr w:type="spellStart"/>
      <w:r w:rsidRPr="0002410C">
        <w:rPr>
          <w:lang w:val="de-CH"/>
        </w:rPr>
        <w:t>Hunt</w:t>
      </w:r>
      <w:proofErr w:type="spellEnd"/>
      <w:r w:rsidRPr="0002410C">
        <w:rPr>
          <w:lang w:val="de-CH"/>
        </w:rPr>
        <w:t xml:space="preserve">, A. R., </w:t>
      </w:r>
      <w:proofErr w:type="spellStart"/>
      <w:r w:rsidRPr="0002410C">
        <w:rPr>
          <w:lang w:val="de-CH"/>
        </w:rPr>
        <w:t>Visokomogilski</w:t>
      </w:r>
      <w:proofErr w:type="spellEnd"/>
      <w:r w:rsidRPr="0002410C">
        <w:rPr>
          <w:lang w:val="de-CH"/>
        </w:rPr>
        <w:t xml:space="preserve">, A., </w:t>
      </w:r>
      <w:proofErr w:type="spellStart"/>
      <w:r w:rsidRPr="0002410C">
        <w:rPr>
          <w:lang w:val="de-CH"/>
        </w:rPr>
        <w:t>Topalidis</w:t>
      </w:r>
      <w:proofErr w:type="spellEnd"/>
      <w:r w:rsidRPr="0002410C">
        <w:rPr>
          <w:lang w:val="de-CH"/>
        </w:rPr>
        <w:t xml:space="preserve">, P., &amp; Neil </w:t>
      </w:r>
      <w:proofErr w:type="spellStart"/>
      <w:r w:rsidRPr="0002410C">
        <w:rPr>
          <w:lang w:val="de-CH"/>
        </w:rPr>
        <w:t>Macrae</w:t>
      </w:r>
      <w:proofErr w:type="spellEnd"/>
      <w:r w:rsidRPr="0002410C">
        <w:rPr>
          <w:lang w:val="de-CH"/>
        </w:rPr>
        <w:t xml:space="preserve">, C. (2018). </w:t>
      </w:r>
      <w:r>
        <w:t xml:space="preserve">The visual influence of ostracism: Ostracism and visual awareness. </w:t>
      </w:r>
      <w:r>
        <w:rPr>
          <w:i/>
          <w:iCs/>
        </w:rPr>
        <w:t>European Journal of Social Psychology</w:t>
      </w:r>
      <w:r>
        <w:t xml:space="preserve">, </w:t>
      </w:r>
      <w:r>
        <w:rPr>
          <w:i/>
          <w:iCs/>
        </w:rPr>
        <w:t>48</w:t>
      </w:r>
      <w:r>
        <w:t>(2), O182–O188. https://doi.org/10.1002/ejsp.2305</w:t>
      </w:r>
    </w:p>
    <w:p w14:paraId="6CCFBFFA" w14:textId="77777777" w:rsidR="0002410C" w:rsidRDefault="0002410C" w:rsidP="0002410C">
      <w:pPr>
        <w:pStyle w:val="Literaturverzeichnis"/>
      </w:pPr>
      <w:proofErr w:type="spellStart"/>
      <w:r w:rsidRPr="0002410C">
        <w:rPr>
          <w:lang w:val="de-CH"/>
        </w:rPr>
        <w:t>Harber</w:t>
      </w:r>
      <w:proofErr w:type="spellEnd"/>
      <w:r w:rsidRPr="0002410C">
        <w:rPr>
          <w:lang w:val="de-CH"/>
        </w:rPr>
        <w:t xml:space="preserve">, K. D., </w:t>
      </w:r>
      <w:proofErr w:type="spellStart"/>
      <w:r w:rsidRPr="0002410C">
        <w:rPr>
          <w:lang w:val="de-CH"/>
        </w:rPr>
        <w:t>Einev</w:t>
      </w:r>
      <w:proofErr w:type="spellEnd"/>
      <w:r w:rsidRPr="0002410C">
        <w:rPr>
          <w:lang w:val="de-CH"/>
        </w:rPr>
        <w:t xml:space="preserve">-Cohen, M., &amp; </w:t>
      </w:r>
      <w:proofErr w:type="gramStart"/>
      <w:r w:rsidRPr="0002410C">
        <w:rPr>
          <w:lang w:val="de-CH"/>
        </w:rPr>
        <w:t>Lang</w:t>
      </w:r>
      <w:proofErr w:type="gramEnd"/>
      <w:r w:rsidRPr="0002410C">
        <w:rPr>
          <w:lang w:val="de-CH"/>
        </w:rPr>
        <w:t xml:space="preserve">,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7904C26B" w14:textId="77777777" w:rsidR="0002410C" w:rsidRDefault="0002410C" w:rsidP="0002410C">
      <w:pPr>
        <w:pStyle w:val="Literaturverzeichnis"/>
      </w:pPr>
      <w:proofErr w:type="spellStart"/>
      <w:r>
        <w:t>Harber</w:t>
      </w:r>
      <w:proofErr w:type="spellEnd"/>
      <w:r>
        <w:t xml:space="preserve">, K. D., Yeung, D., &amp; </w:t>
      </w:r>
      <w:proofErr w:type="spellStart"/>
      <w:r>
        <w:t>Iacovelli</w:t>
      </w:r>
      <w:proofErr w:type="spellEnd"/>
      <w:r>
        <w:t xml:space="preserve">,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46A37297" w14:textId="77777777" w:rsidR="0002410C" w:rsidRDefault="0002410C" w:rsidP="0002410C">
      <w:pPr>
        <w:pStyle w:val="Literaturverzeichnis"/>
      </w:pPr>
      <w:proofErr w:type="spellStart"/>
      <w:r>
        <w:t>Hawkley</w:t>
      </w:r>
      <w:proofErr w:type="spellEnd"/>
      <w:r>
        <w:t xml:space="preserve">, L. C., &amp; Cacioppo, J. T. (2003). Loneliness and pathways to disease. </w:t>
      </w:r>
      <w:r>
        <w:rPr>
          <w:i/>
          <w:iCs/>
        </w:rPr>
        <w:t>Brain, Behavior, and Immunity</w:t>
      </w:r>
      <w:r>
        <w:t xml:space="preserve">, </w:t>
      </w:r>
      <w:r>
        <w:rPr>
          <w:i/>
          <w:iCs/>
        </w:rPr>
        <w:t>17</w:t>
      </w:r>
      <w:r>
        <w:t>(1, Supplement), 98–105. https://doi.org/10.1016/S0889-1591(02)00073-9</w:t>
      </w:r>
    </w:p>
    <w:p w14:paraId="076FDE1B" w14:textId="77777777" w:rsidR="0002410C" w:rsidRDefault="0002410C" w:rsidP="0002410C">
      <w:pPr>
        <w:pStyle w:val="Literaturverzeichnis"/>
      </w:pPr>
      <w:proofErr w:type="spellStart"/>
      <w:r>
        <w:t>Hobfoll</w:t>
      </w:r>
      <w:proofErr w:type="spellEnd"/>
      <w:r>
        <w:t xml:space="preserve">, S. E. (1989). Conservation of Resources. </w:t>
      </w:r>
      <w:r>
        <w:rPr>
          <w:i/>
          <w:iCs/>
        </w:rPr>
        <w:t>American Psychologist</w:t>
      </w:r>
      <w:r>
        <w:t>, 12.</w:t>
      </w:r>
    </w:p>
    <w:p w14:paraId="69A85DB7" w14:textId="77777777" w:rsidR="0002410C" w:rsidRDefault="0002410C" w:rsidP="0002410C">
      <w:pPr>
        <w:pStyle w:val="Literaturverzeichnis"/>
      </w:pPr>
      <w:proofErr w:type="spellStart"/>
      <w:r>
        <w:t>Hobfoll</w:t>
      </w:r>
      <w:proofErr w:type="spellEnd"/>
      <w:r>
        <w:t xml:space="preserve">, S. E. (2002). Social and Psychological Resources and Adaptation. </w:t>
      </w:r>
      <w:r>
        <w:rPr>
          <w:i/>
          <w:iCs/>
        </w:rPr>
        <w:t>Review of General Psychology</w:t>
      </w:r>
      <w:r>
        <w:t xml:space="preserve">, </w:t>
      </w:r>
      <w:r>
        <w:rPr>
          <w:i/>
          <w:iCs/>
        </w:rPr>
        <w:t>6</w:t>
      </w:r>
      <w:r>
        <w:t>(4), 307–324. https://doi.org/10.1037/1089-2680.6.4.307</w:t>
      </w:r>
    </w:p>
    <w:p w14:paraId="7B202040" w14:textId="77777777" w:rsidR="0002410C" w:rsidRDefault="0002410C" w:rsidP="0002410C">
      <w:pPr>
        <w:pStyle w:val="Literaturverzeichnis"/>
      </w:pPr>
      <w:r>
        <w:t>Holt-</w:t>
      </w:r>
      <w:proofErr w:type="spellStart"/>
      <w:r>
        <w:t>Lunstad</w:t>
      </w:r>
      <w:proofErr w:type="spellEnd"/>
      <w:r>
        <w:t xml:space="preserve">, J., Smith, T. B., &amp; Layton, J. B. (2010). Social Relationships and Mortality Risk: A Meta-analytic Review. </w:t>
      </w:r>
      <w:r>
        <w:rPr>
          <w:i/>
          <w:iCs/>
        </w:rPr>
        <w:t>PLOS Medicine</w:t>
      </w:r>
      <w:r>
        <w:t xml:space="preserve">, </w:t>
      </w:r>
      <w:r>
        <w:rPr>
          <w:i/>
          <w:iCs/>
        </w:rPr>
        <w:t>7</w:t>
      </w:r>
      <w:r>
        <w:t>(7), e1000316. https://doi.org/10.1371/journal.pmed.1000316</w:t>
      </w:r>
    </w:p>
    <w:p w14:paraId="1A82313C" w14:textId="77777777" w:rsidR="0002410C" w:rsidRDefault="0002410C" w:rsidP="0002410C">
      <w:pPr>
        <w:pStyle w:val="Literaturverzeichnis"/>
      </w:pPr>
      <w:r>
        <w:t xml:space="preserve">Holwerda, T. J., </w:t>
      </w:r>
      <w:proofErr w:type="spellStart"/>
      <w:r>
        <w:t>Deeg</w:t>
      </w:r>
      <w:proofErr w:type="spellEnd"/>
      <w:r>
        <w:t xml:space="preserve">, D. J. H., Beekman, A. T. F., van Tilburg, T. G., </w:t>
      </w:r>
      <w:proofErr w:type="spellStart"/>
      <w:r>
        <w:t>Stek</w:t>
      </w:r>
      <w:proofErr w:type="spellEnd"/>
      <w:r>
        <w:t xml:space="preserve">, M. L., Jonker, C., &amp; </w:t>
      </w:r>
      <w:proofErr w:type="spellStart"/>
      <w:r>
        <w:t>Schoevers</w:t>
      </w:r>
      <w:proofErr w:type="spellEnd"/>
      <w:r>
        <w:t xml:space="preserve">, R. A. (2014). Feelings of loneliness, but not social isolation, predict dementia onset: Results from the Amsterdam Study of the Elderly (AMSTEL). </w:t>
      </w:r>
      <w:r>
        <w:rPr>
          <w:i/>
          <w:iCs/>
        </w:rPr>
        <w:t xml:space="preserve">Journal of </w:t>
      </w:r>
      <w:r>
        <w:rPr>
          <w:i/>
          <w:iCs/>
        </w:rPr>
        <w:lastRenderedPageBreak/>
        <w:t>Neurology, Neurosurgery &amp; Psychiatry</w:t>
      </w:r>
      <w:r>
        <w:t xml:space="preserve">, </w:t>
      </w:r>
      <w:r>
        <w:rPr>
          <w:i/>
          <w:iCs/>
        </w:rPr>
        <w:t>85</w:t>
      </w:r>
      <w:r>
        <w:t>(2), 135–142. https://doi.org/10.1136/jnnp-2012-302755</w:t>
      </w:r>
    </w:p>
    <w:p w14:paraId="0FA7998D" w14:textId="77777777" w:rsidR="0002410C" w:rsidRDefault="0002410C" w:rsidP="0002410C">
      <w:pPr>
        <w:pStyle w:val="Literaturverzeichnis"/>
      </w:pPr>
      <w:r>
        <w:t xml:space="preserve">Jones, J. T., Pelham, B. W., </w:t>
      </w:r>
      <w:proofErr w:type="spellStart"/>
      <w:r>
        <w:t>Carvallo</w:t>
      </w:r>
      <w:proofErr w:type="spellEnd"/>
      <w:r>
        <w:t xml:space="preserve">, M., &amp; </w:t>
      </w:r>
      <w:proofErr w:type="spellStart"/>
      <w:r>
        <w:t>Mirenberg</w:t>
      </w:r>
      <w:proofErr w:type="spellEnd"/>
      <w:r>
        <w:t xml:space="preserve">,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2BBA6607" w14:textId="77777777" w:rsidR="0002410C" w:rsidRDefault="0002410C" w:rsidP="0002410C">
      <w:pPr>
        <w:pStyle w:val="Literaturverzeichnis"/>
      </w:pPr>
      <w:proofErr w:type="spellStart"/>
      <w:r>
        <w:t>Kachur</w:t>
      </w:r>
      <w:proofErr w:type="spellEnd"/>
      <w:r>
        <w:t xml:space="preserve">, A., </w:t>
      </w:r>
      <w:proofErr w:type="spellStart"/>
      <w:r>
        <w:t>Osin</w:t>
      </w:r>
      <w:proofErr w:type="spellEnd"/>
      <w:r>
        <w:t xml:space="preserve">, E., </w:t>
      </w:r>
      <w:proofErr w:type="spellStart"/>
      <w:r>
        <w:t>Davydov</w:t>
      </w:r>
      <w:proofErr w:type="spellEnd"/>
      <w:r>
        <w:t xml:space="preserve">, D., </w:t>
      </w:r>
      <w:proofErr w:type="spellStart"/>
      <w:r>
        <w:t>Shutilov</w:t>
      </w:r>
      <w:proofErr w:type="spellEnd"/>
      <w:r>
        <w:t xml:space="preserve">, K., &amp; </w:t>
      </w:r>
      <w:proofErr w:type="spellStart"/>
      <w:r>
        <w:t>Novokshonov</w:t>
      </w:r>
      <w:proofErr w:type="spellEnd"/>
      <w:r>
        <w:t xml:space="preserve">, A. (2020). Assessing the Big Five personality traits using real-life static facial images. </w:t>
      </w:r>
      <w:r>
        <w:rPr>
          <w:i/>
          <w:iCs/>
        </w:rPr>
        <w:t>Scientific Reports</w:t>
      </w:r>
      <w:r>
        <w:t xml:space="preserve">, </w:t>
      </w:r>
      <w:r>
        <w:rPr>
          <w:i/>
          <w:iCs/>
        </w:rPr>
        <w:t>10</w:t>
      </w:r>
      <w:r>
        <w:t>(1), 8487. https://doi.org/10.1038/s41598-020-65358-6</w:t>
      </w:r>
    </w:p>
    <w:p w14:paraId="28E8F00A" w14:textId="77777777" w:rsidR="0002410C" w:rsidRDefault="0002410C" w:rsidP="0002410C">
      <w:pPr>
        <w:pStyle w:val="Literaturverzeichnis"/>
      </w:pPr>
      <w:r>
        <w:t xml:space="preserve">Kawamoto, T., </w:t>
      </w:r>
      <w:proofErr w:type="spellStart"/>
      <w:r>
        <w:t>Nittono</w:t>
      </w:r>
      <w:proofErr w:type="spellEnd"/>
      <w:r>
        <w:t xml:space="preserve">, H., &amp; </w:t>
      </w:r>
      <w:proofErr w:type="spellStart"/>
      <w:r>
        <w:t>Ura</w:t>
      </w:r>
      <w:proofErr w:type="spellEnd"/>
      <w:r>
        <w:t xml:space="preserve">,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0B4D6CC7" w14:textId="77777777" w:rsidR="0002410C" w:rsidRDefault="0002410C" w:rsidP="0002410C">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3452CA29" w14:textId="77777777" w:rsidR="0002410C" w:rsidRDefault="0002410C" w:rsidP="0002410C">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672265C0" w14:textId="77777777" w:rsidR="0002410C" w:rsidRDefault="0002410C" w:rsidP="0002410C">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2DA6754E" w14:textId="77777777" w:rsidR="0002410C" w:rsidRDefault="0002410C" w:rsidP="0002410C">
      <w:pPr>
        <w:pStyle w:val="Literaturverzeichnis"/>
      </w:pPr>
      <w:proofErr w:type="spellStart"/>
      <w:r>
        <w:t>Rammstedt</w:t>
      </w:r>
      <w:proofErr w:type="spellEnd"/>
      <w:r>
        <w:t xml:space="preserve">,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65EF0328" w14:textId="77777777" w:rsidR="0002410C" w:rsidRDefault="0002410C" w:rsidP="0002410C">
      <w:pPr>
        <w:pStyle w:val="Literaturverzeichnis"/>
      </w:pPr>
      <w:proofErr w:type="spellStart"/>
      <w:r>
        <w:lastRenderedPageBreak/>
        <w:t>Riskind</w:t>
      </w:r>
      <w:proofErr w:type="spellEnd"/>
      <w:r>
        <w:t xml:space="preserve">, J. H., Moore, R., &amp; Bowley, L. (1995). The looming of spiders: The fearful perceptual distortion of movement and menace. </w:t>
      </w:r>
      <w:proofErr w:type="spellStart"/>
      <w:r>
        <w:rPr>
          <w:i/>
          <w:iCs/>
        </w:rPr>
        <w:t>Behaviour</w:t>
      </w:r>
      <w:proofErr w:type="spellEnd"/>
      <w:r>
        <w:rPr>
          <w:i/>
          <w:iCs/>
        </w:rPr>
        <w:t xml:space="preserve"> Research and Therapy</w:t>
      </w:r>
      <w:r>
        <w:t xml:space="preserve">, </w:t>
      </w:r>
      <w:r>
        <w:rPr>
          <w:i/>
          <w:iCs/>
        </w:rPr>
        <w:t>33</w:t>
      </w:r>
      <w:r>
        <w:t>(2), 171–178. https://doi.org/10.1016/0005-7967(94)E0023-C</w:t>
      </w:r>
    </w:p>
    <w:p w14:paraId="1D58FCDC" w14:textId="77777777" w:rsidR="0002410C" w:rsidRDefault="0002410C" w:rsidP="0002410C">
      <w:pPr>
        <w:pStyle w:val="Literaturverzeichnis"/>
      </w:pPr>
      <w:proofErr w:type="spellStart"/>
      <w:r>
        <w:t>Rokach</w:t>
      </w:r>
      <w:proofErr w:type="spellEnd"/>
      <w:r>
        <w:t xml:space="preserve">, A., &amp; Brock, H. (1996). The causes of loneliness. </w:t>
      </w:r>
      <w:r>
        <w:rPr>
          <w:i/>
          <w:iCs/>
        </w:rPr>
        <w:t>Psychology: A Journal of Human Behavior</w:t>
      </w:r>
      <w:r>
        <w:t xml:space="preserve">, </w:t>
      </w:r>
      <w:r>
        <w:rPr>
          <w:i/>
          <w:iCs/>
        </w:rPr>
        <w:t>33</w:t>
      </w:r>
      <w:r>
        <w:t>(3), 1–11.</w:t>
      </w:r>
    </w:p>
    <w:p w14:paraId="79E949E7" w14:textId="77777777" w:rsidR="0002410C" w:rsidRDefault="0002410C" w:rsidP="0002410C">
      <w:pPr>
        <w:pStyle w:val="Literaturverzeichnis"/>
      </w:pPr>
      <w:r w:rsidRPr="0002410C">
        <w:rPr>
          <w:lang w:val="de-CH"/>
        </w:rPr>
        <w:t xml:space="preserve">Rudert, S. C., &amp; </w:t>
      </w:r>
      <w:proofErr w:type="spellStart"/>
      <w:r w:rsidRPr="0002410C">
        <w:rPr>
          <w:lang w:val="de-CH"/>
        </w:rPr>
        <w:t>Greifeneder</w:t>
      </w:r>
      <w:proofErr w:type="spellEnd"/>
      <w:r w:rsidRPr="0002410C">
        <w:rPr>
          <w:lang w:val="de-CH"/>
        </w:rPr>
        <w:t xml:space="preserve">,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05C515C9" w14:textId="77777777" w:rsidR="0002410C" w:rsidRDefault="0002410C" w:rsidP="0002410C">
      <w:pPr>
        <w:pStyle w:val="Literaturverzeichnis"/>
      </w:pPr>
      <w:proofErr w:type="spellStart"/>
      <w:r>
        <w:t>Rudert</w:t>
      </w:r>
      <w:proofErr w:type="spellEnd"/>
      <w:r>
        <w:t xml:space="preserve">, S. C., Hales, A. H., &amp; </w:t>
      </w:r>
      <w:proofErr w:type="spellStart"/>
      <w:r>
        <w:t>Büttner</w:t>
      </w:r>
      <w:proofErr w:type="spellEnd"/>
      <w:r>
        <w:t xml:space="preserve">,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74E18507" w14:textId="77777777" w:rsidR="0002410C" w:rsidRDefault="0002410C" w:rsidP="0002410C">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0AB9428D" w14:textId="77777777" w:rsidR="0002410C" w:rsidRDefault="0002410C" w:rsidP="0002410C">
      <w:pPr>
        <w:pStyle w:val="Literaturverzeichnis"/>
      </w:pPr>
      <w:r>
        <w:t xml:space="preserve">Sacco, D. F., Wirth, J. H., </w:t>
      </w:r>
      <w:proofErr w:type="spellStart"/>
      <w:r>
        <w:t>Hugenberg</w:t>
      </w:r>
      <w:proofErr w:type="spellEnd"/>
      <w:r>
        <w:t xml:space="preserve">,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003AC902" w14:textId="77777777" w:rsidR="0002410C" w:rsidRDefault="0002410C" w:rsidP="0002410C">
      <w:pPr>
        <w:pStyle w:val="Literaturverzeichnis"/>
      </w:pPr>
      <w:r>
        <w:t xml:space="preserve">Sears, D. O. (1983). The person-positivity bias. </w:t>
      </w:r>
      <w:r>
        <w:rPr>
          <w:i/>
          <w:iCs/>
        </w:rPr>
        <w:t>Journal of Personality and Social Psychology</w:t>
      </w:r>
      <w:r>
        <w:t xml:space="preserve">, </w:t>
      </w:r>
      <w:r>
        <w:rPr>
          <w:i/>
          <w:iCs/>
        </w:rPr>
        <w:t>44</w:t>
      </w:r>
      <w:r>
        <w:t>(2), 233–250. https://doi.org/10.1037/0022-3514.44.2.233</w:t>
      </w:r>
    </w:p>
    <w:p w14:paraId="6A3E0487" w14:textId="77777777" w:rsidR="0002410C" w:rsidRDefault="0002410C" w:rsidP="0002410C">
      <w:pPr>
        <w:pStyle w:val="Literaturverzeichnis"/>
      </w:pPr>
      <w:proofErr w:type="spellStart"/>
      <w:r>
        <w:lastRenderedPageBreak/>
        <w:t>Stefanucci</w:t>
      </w:r>
      <w:proofErr w:type="spellEnd"/>
      <w:r>
        <w:t xml:space="preserve">, J. K., Proffitt, D. R., </w:t>
      </w:r>
      <w:proofErr w:type="spellStart"/>
      <w:r>
        <w:t>Clore</w:t>
      </w:r>
      <w:proofErr w:type="spellEnd"/>
      <w:r>
        <w:t xml:space="preserve">, G. L., &amp; Parekh, N. (2008). Skating down a Steeper Slope: Fear Influences the Perception of Geographical Slant. </w:t>
      </w:r>
      <w:r>
        <w:rPr>
          <w:i/>
          <w:iCs/>
        </w:rPr>
        <w:t>Perception</w:t>
      </w:r>
      <w:r>
        <w:t xml:space="preserve">, </w:t>
      </w:r>
      <w:r>
        <w:rPr>
          <w:i/>
          <w:iCs/>
        </w:rPr>
        <w:t>37</w:t>
      </w:r>
      <w:r>
        <w:t>(2), 321–323. https://doi.org/10.1068/p5796</w:t>
      </w:r>
    </w:p>
    <w:p w14:paraId="68408EBA" w14:textId="77777777" w:rsidR="0002410C" w:rsidRDefault="0002410C" w:rsidP="0002410C">
      <w:pPr>
        <w:pStyle w:val="Literaturverzeichnis"/>
      </w:pPr>
      <w:proofErr w:type="spellStart"/>
      <w:r>
        <w:t>Stefanucci</w:t>
      </w:r>
      <w:proofErr w:type="spellEnd"/>
      <w:r>
        <w:t xml:space="preserve">,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0FB05C13" w14:textId="77777777" w:rsidR="0002410C" w:rsidRDefault="0002410C" w:rsidP="0002410C">
      <w:pPr>
        <w:pStyle w:val="Literaturverzeichnis"/>
      </w:pPr>
      <w:r>
        <w:t xml:space="preserve">Stevenson, A. (2010). </w:t>
      </w:r>
      <w:r>
        <w:rPr>
          <w:i/>
          <w:iCs/>
        </w:rPr>
        <w:t>Oxford Dictionary of English</w:t>
      </w:r>
      <w:r>
        <w:t>. OUP Oxford.</w:t>
      </w:r>
    </w:p>
    <w:p w14:paraId="7BC90AF5" w14:textId="77777777" w:rsidR="0002410C" w:rsidRDefault="0002410C" w:rsidP="0002410C">
      <w:pPr>
        <w:pStyle w:val="Literaturverzeichnis"/>
      </w:pPr>
      <w:r w:rsidRPr="0002410C">
        <w:rPr>
          <w:lang w:val="de-CH"/>
        </w:rPr>
        <w:t xml:space="preserve">Taylor, S. E., </w:t>
      </w:r>
      <w:proofErr w:type="spellStart"/>
      <w:r w:rsidRPr="0002410C">
        <w:rPr>
          <w:lang w:val="de-CH"/>
        </w:rPr>
        <w:t>Burklund</w:t>
      </w:r>
      <w:proofErr w:type="spellEnd"/>
      <w:r w:rsidRPr="0002410C">
        <w:rPr>
          <w:lang w:val="de-CH"/>
        </w:rPr>
        <w:t xml:space="preserve">, L. J., Eisenberger, N. I., Lehman, B. J., </w:t>
      </w:r>
      <w:proofErr w:type="spellStart"/>
      <w:r w:rsidRPr="0002410C">
        <w:rPr>
          <w:lang w:val="de-CH"/>
        </w:rPr>
        <w:t>Hilmert</w:t>
      </w:r>
      <w:proofErr w:type="spellEnd"/>
      <w:r w:rsidRPr="0002410C">
        <w:rPr>
          <w:lang w:val="de-CH"/>
        </w:rPr>
        <w:t xml:space="preserve">,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6AB652D6" w14:textId="77777777" w:rsidR="0002410C" w:rsidRDefault="0002410C" w:rsidP="0002410C">
      <w:pPr>
        <w:pStyle w:val="Literaturverzeichnis"/>
      </w:pPr>
      <w:r>
        <w:t xml:space="preserve">Walker, M., </w:t>
      </w:r>
      <w:proofErr w:type="spellStart"/>
      <w:r>
        <w:t>Schönborn</w:t>
      </w:r>
      <w:proofErr w:type="spellEnd"/>
      <w:r>
        <w:t xml:space="preserve">, S., </w:t>
      </w:r>
      <w:proofErr w:type="spellStart"/>
      <w:r>
        <w:t>Greifeneder</w:t>
      </w:r>
      <w:proofErr w:type="spellEnd"/>
      <w:r>
        <w:t xml:space="preserve">,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6F94C311" w14:textId="77777777" w:rsidR="0002410C" w:rsidRDefault="0002410C" w:rsidP="0002410C">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390C4F86" w14:textId="77777777" w:rsidR="0002410C" w:rsidRDefault="0002410C" w:rsidP="0002410C">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28539455" w14:textId="77777777" w:rsidR="0002410C" w:rsidRDefault="0002410C" w:rsidP="0002410C">
      <w:pPr>
        <w:pStyle w:val="Literaturverzeichnis"/>
      </w:pPr>
      <w:r>
        <w:t xml:space="preserve">Williams, K. D. (2007). Ostracism: The Kiss of Social Death. </w:t>
      </w:r>
      <w:r>
        <w:rPr>
          <w:i/>
          <w:iCs/>
        </w:rPr>
        <w:t>Social and Personality Psychology Compass</w:t>
      </w:r>
      <w:r>
        <w:t xml:space="preserve">, </w:t>
      </w:r>
      <w:r>
        <w:rPr>
          <w:i/>
          <w:iCs/>
        </w:rPr>
        <w:t>1</w:t>
      </w:r>
      <w:r>
        <w:t>(1), 236–247. https://doi.org/10.1111/j.1751-9004.2007.00004.x</w:t>
      </w:r>
    </w:p>
    <w:p w14:paraId="296E53C0" w14:textId="77777777" w:rsidR="0002410C" w:rsidRDefault="0002410C" w:rsidP="0002410C">
      <w:pPr>
        <w:pStyle w:val="Literaturverzeichnis"/>
      </w:pPr>
      <w:r>
        <w:lastRenderedPageBreak/>
        <w:t xml:space="preserve">Williams, K. D. (2009). Chapter 6 Ostracism. In </w:t>
      </w:r>
      <w:r>
        <w:rPr>
          <w:i/>
          <w:iCs/>
        </w:rPr>
        <w:t>Advances in Experimental Social Psychology</w:t>
      </w:r>
      <w:r>
        <w:t xml:space="preserve"> (Bd. 41, S. 275–314). Elsevier. https://doi.org/10.1016/S0065-2601(08)00406-1</w:t>
      </w:r>
    </w:p>
    <w:p w14:paraId="088FC28C" w14:textId="77777777" w:rsidR="0002410C" w:rsidRDefault="0002410C" w:rsidP="0002410C">
      <w:pPr>
        <w:pStyle w:val="Literaturverzeichnis"/>
      </w:pPr>
      <w:r>
        <w:t xml:space="preserve">Williams, K. D., Cheung, C. K. T., &amp; Choi, W. (2000). </w:t>
      </w:r>
      <w:proofErr w:type="spellStart"/>
      <w:r>
        <w:t>Cyberostracism</w:t>
      </w:r>
      <w:proofErr w:type="spellEnd"/>
      <w:r>
        <w:t xml:space="preserve">: Effects of being ignored over the Internet. </w:t>
      </w:r>
      <w:r>
        <w:rPr>
          <w:i/>
          <w:iCs/>
        </w:rPr>
        <w:t>Journal of Personality and Social Psychology</w:t>
      </w:r>
      <w:r>
        <w:t xml:space="preserve">, </w:t>
      </w:r>
      <w:r>
        <w:rPr>
          <w:i/>
          <w:iCs/>
        </w:rPr>
        <w:t>79</w:t>
      </w:r>
      <w:r>
        <w:t>(5), 748–762. https://doi.org/10.1037/0022-3514.79.5.748</w:t>
      </w:r>
    </w:p>
    <w:p w14:paraId="0E272784" w14:textId="77777777" w:rsidR="0002410C" w:rsidRDefault="0002410C" w:rsidP="0002410C">
      <w:pPr>
        <w:pStyle w:val="Literaturverzeichnis"/>
      </w:pPr>
      <w:r>
        <w:t xml:space="preserve">Williams, K. D., &amp; Jarvis, B. (2006). </w:t>
      </w:r>
      <w:proofErr w:type="spellStart"/>
      <w:r>
        <w:t>Cyberball</w:t>
      </w:r>
      <w:proofErr w:type="spellEnd"/>
      <w:r>
        <w:t xml:space="preserve">: A program for use in research on interpersonal ostracism and acceptance. </w:t>
      </w:r>
      <w:r>
        <w:rPr>
          <w:i/>
          <w:iCs/>
        </w:rPr>
        <w:t>Behavior Research Methods</w:t>
      </w:r>
      <w:r>
        <w:t xml:space="preserve">, </w:t>
      </w:r>
      <w:r>
        <w:rPr>
          <w:i/>
          <w:iCs/>
        </w:rPr>
        <w:t>38</w:t>
      </w:r>
      <w:r>
        <w:t>(1), 174–180. https://doi.org/10.3758/BF03192765</w:t>
      </w:r>
    </w:p>
    <w:p w14:paraId="0F239E57" w14:textId="77777777" w:rsidR="0002410C" w:rsidRDefault="0002410C" w:rsidP="0002410C">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647E2999" w14:textId="77777777" w:rsidR="0002410C" w:rsidRDefault="0002410C" w:rsidP="0002410C">
      <w:pPr>
        <w:pStyle w:val="Literaturverzeichnis"/>
      </w:pPr>
      <w:r>
        <w:t xml:space="preserve">Williams, P. G., Rau, H. K., </w:t>
      </w:r>
      <w:proofErr w:type="spellStart"/>
      <w:r>
        <w:t>Cribbet</w:t>
      </w:r>
      <w:proofErr w:type="spellEnd"/>
      <w:r>
        <w:t xml:space="preserve">, M. R., &amp; Gunn, H. E. (2009). Openness to Experience and stress regulation. </w:t>
      </w:r>
      <w:r>
        <w:rPr>
          <w:i/>
          <w:iCs/>
        </w:rPr>
        <w:t>Journal of Research in Personality</w:t>
      </w:r>
      <w:r>
        <w:t xml:space="preserve">, </w:t>
      </w:r>
      <w:r>
        <w:rPr>
          <w:i/>
          <w:iCs/>
        </w:rPr>
        <w:t>43</w:t>
      </w:r>
      <w:r>
        <w:t>(5), 777–784. https://doi.org/10.1016/j.jrp.2009.06.003</w:t>
      </w:r>
    </w:p>
    <w:p w14:paraId="570EC30C" w14:textId="77777777" w:rsidR="0002410C" w:rsidRDefault="0002410C" w:rsidP="0002410C">
      <w:pPr>
        <w:pStyle w:val="Literaturverzeichnis"/>
      </w:pPr>
      <w:proofErr w:type="spellStart"/>
      <w:r>
        <w:t>Yeginsu</w:t>
      </w:r>
      <w:proofErr w:type="spellEnd"/>
      <w:r>
        <w:t xml:space="preserve">, C. (2018, </w:t>
      </w:r>
      <w:proofErr w:type="spellStart"/>
      <w:r>
        <w:t>Januar</w:t>
      </w:r>
      <w:proofErr w:type="spellEnd"/>
      <w:r>
        <w:t xml:space="preserve"> 17). U.K. Appoints a Minister for Loneliness. </w:t>
      </w:r>
      <w:r>
        <w:rPr>
          <w:i/>
          <w:iCs/>
        </w:rPr>
        <w:t>The New York Times</w:t>
      </w:r>
      <w:r>
        <w:t>. https://www.nytimes.com/2018/01/17/world/europe/uk-britain-loneliness.html</w:t>
      </w:r>
    </w:p>
    <w:p w14:paraId="72B62DF5" w14:textId="11359706" w:rsidR="009645D9" w:rsidRPr="000E1A9C" w:rsidRDefault="00DC33C5" w:rsidP="007163A6">
      <w:pPr>
        <w:ind w:firstLine="0"/>
      </w:pPr>
      <w:r w:rsidRPr="000E1A9C">
        <w:rPr>
          <w:rFonts w:cs="Times New Roman"/>
        </w:rPr>
        <w:fldChar w:fldCharType="end"/>
      </w:r>
    </w:p>
    <w:sectPr w:rsidR="009645D9" w:rsidRPr="000E1A9C">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D7CA5" w14:textId="77777777" w:rsidR="00A16BB4" w:rsidRDefault="00A16BB4">
      <w:pPr>
        <w:spacing w:line="240" w:lineRule="auto"/>
      </w:pPr>
      <w:r>
        <w:separator/>
      </w:r>
    </w:p>
  </w:endnote>
  <w:endnote w:type="continuationSeparator" w:id="0">
    <w:p w14:paraId="33C10CD0" w14:textId="77777777" w:rsidR="00A16BB4" w:rsidRDefault="00A16B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116CB" w14:textId="77777777" w:rsidR="00A16BB4" w:rsidRDefault="00A16BB4">
      <w:pPr>
        <w:spacing w:line="240" w:lineRule="auto"/>
      </w:pPr>
      <w:r>
        <w:separator/>
      </w:r>
    </w:p>
  </w:footnote>
  <w:footnote w:type="continuationSeparator" w:id="0">
    <w:p w14:paraId="16B9CC8D" w14:textId="77777777" w:rsidR="00A16BB4" w:rsidRDefault="00A16BB4">
      <w:pPr>
        <w:spacing w:line="240" w:lineRule="auto"/>
      </w:pPr>
      <w:r>
        <w:continuationSeparator/>
      </w:r>
    </w:p>
  </w:footnote>
  <w:footnote w:id="1">
    <w:p w14:paraId="2A44298D" w14:textId="48001051" w:rsidR="005F2650" w:rsidRPr="005F2650" w:rsidRDefault="005F2650" w:rsidP="00FD0278">
      <w:pPr>
        <w:pStyle w:val="Fussnote"/>
      </w:pPr>
      <w:r>
        <w:rPr>
          <w:rStyle w:val="Funotenzeichen"/>
        </w:rPr>
        <w:footnoteRef/>
      </w:r>
      <w:r>
        <w:t xml:space="preserve"> Facial cues conveying personality traits are, of course, neither universally valid nor predictive. They are merely clues to guide us, but not reliable indicators of our personality. When words referring to facially 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08277A8C"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 This allows to determine if a significant result points towards an accurate rating or towards the opposite side of the intended</w:t>
      </w:r>
      <w:r w:rsidR="00E47F86">
        <w:t xml:space="preserve"> trait</w:t>
      </w:r>
      <w:r>
        <w:t xml:space="preserve"> manipulation dir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D6B55F8" w:rsidR="00090FEF" w:rsidRPr="00090FEF" w:rsidRDefault="008C232F" w:rsidP="00090FEF">
    <w:pPr>
      <w:pStyle w:val="OhneEinzug"/>
    </w:pPr>
    <w:r>
      <w:t>PERCEPTION</w:t>
    </w:r>
    <w:r w:rsidR="00F55563">
      <w:t xml:space="preserve"> OF FACIAL PERSONALITY TRAITS FOLLOWING OSTRACISM</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5"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6515"/>
    <w:rsid w:val="00006760"/>
    <w:rsid w:val="00007669"/>
    <w:rsid w:val="00007ACC"/>
    <w:rsid w:val="0001400C"/>
    <w:rsid w:val="00016DC2"/>
    <w:rsid w:val="00017EE0"/>
    <w:rsid w:val="00023A6A"/>
    <w:rsid w:val="0002410C"/>
    <w:rsid w:val="00024CA4"/>
    <w:rsid w:val="000253A4"/>
    <w:rsid w:val="00025F3B"/>
    <w:rsid w:val="00033643"/>
    <w:rsid w:val="00035954"/>
    <w:rsid w:val="00042DEC"/>
    <w:rsid w:val="000548C9"/>
    <w:rsid w:val="00056419"/>
    <w:rsid w:val="000614D7"/>
    <w:rsid w:val="00064662"/>
    <w:rsid w:val="00067E42"/>
    <w:rsid w:val="000745D8"/>
    <w:rsid w:val="00077A33"/>
    <w:rsid w:val="0008010B"/>
    <w:rsid w:val="0008547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7640"/>
    <w:rsid w:val="001109F7"/>
    <w:rsid w:val="00113570"/>
    <w:rsid w:val="00115A85"/>
    <w:rsid w:val="00117420"/>
    <w:rsid w:val="00120BF5"/>
    <w:rsid w:val="00121E97"/>
    <w:rsid w:val="00123CFF"/>
    <w:rsid w:val="00127740"/>
    <w:rsid w:val="00130DEC"/>
    <w:rsid w:val="001320DD"/>
    <w:rsid w:val="0013592C"/>
    <w:rsid w:val="0013718B"/>
    <w:rsid w:val="00141C6C"/>
    <w:rsid w:val="00145BF4"/>
    <w:rsid w:val="001514FC"/>
    <w:rsid w:val="00155B91"/>
    <w:rsid w:val="00164115"/>
    <w:rsid w:val="001679DC"/>
    <w:rsid w:val="00175623"/>
    <w:rsid w:val="00176B45"/>
    <w:rsid w:val="00176F4A"/>
    <w:rsid w:val="00177589"/>
    <w:rsid w:val="00182A90"/>
    <w:rsid w:val="00194137"/>
    <w:rsid w:val="00196EFD"/>
    <w:rsid w:val="001A5D45"/>
    <w:rsid w:val="001B6981"/>
    <w:rsid w:val="001C7EE4"/>
    <w:rsid w:val="001D493A"/>
    <w:rsid w:val="001D4D86"/>
    <w:rsid w:val="001E4FAA"/>
    <w:rsid w:val="001E5B0D"/>
    <w:rsid w:val="001E6333"/>
    <w:rsid w:val="001E672B"/>
    <w:rsid w:val="001F275F"/>
    <w:rsid w:val="001F33A5"/>
    <w:rsid w:val="001F36CA"/>
    <w:rsid w:val="001F4643"/>
    <w:rsid w:val="001F58A1"/>
    <w:rsid w:val="001F5ABE"/>
    <w:rsid w:val="001F5ACD"/>
    <w:rsid w:val="001F5EB2"/>
    <w:rsid w:val="00203556"/>
    <w:rsid w:val="0020412A"/>
    <w:rsid w:val="002046B6"/>
    <w:rsid w:val="002050A4"/>
    <w:rsid w:val="00211475"/>
    <w:rsid w:val="00211853"/>
    <w:rsid w:val="0021243E"/>
    <w:rsid w:val="00212F6A"/>
    <w:rsid w:val="00222DE6"/>
    <w:rsid w:val="002237FD"/>
    <w:rsid w:val="00225268"/>
    <w:rsid w:val="00225496"/>
    <w:rsid w:val="0023722D"/>
    <w:rsid w:val="00244770"/>
    <w:rsid w:val="00251AE4"/>
    <w:rsid w:val="002537D9"/>
    <w:rsid w:val="00261E3A"/>
    <w:rsid w:val="00262003"/>
    <w:rsid w:val="00264F10"/>
    <w:rsid w:val="00272B33"/>
    <w:rsid w:val="00272C07"/>
    <w:rsid w:val="002733DE"/>
    <w:rsid w:val="0027392D"/>
    <w:rsid w:val="00280B71"/>
    <w:rsid w:val="0028117D"/>
    <w:rsid w:val="0028253C"/>
    <w:rsid w:val="00284143"/>
    <w:rsid w:val="00293078"/>
    <w:rsid w:val="002979FF"/>
    <w:rsid w:val="002A24A9"/>
    <w:rsid w:val="002A41BF"/>
    <w:rsid w:val="002B2002"/>
    <w:rsid w:val="002B4925"/>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642"/>
    <w:rsid w:val="00325366"/>
    <w:rsid w:val="003272CD"/>
    <w:rsid w:val="00331DB9"/>
    <w:rsid w:val="0033348E"/>
    <w:rsid w:val="003432CA"/>
    <w:rsid w:val="00344EA6"/>
    <w:rsid w:val="00351F34"/>
    <w:rsid w:val="00356EA1"/>
    <w:rsid w:val="00360E76"/>
    <w:rsid w:val="00362E24"/>
    <w:rsid w:val="003634CB"/>
    <w:rsid w:val="003639DB"/>
    <w:rsid w:val="0036696A"/>
    <w:rsid w:val="0037621C"/>
    <w:rsid w:val="00376301"/>
    <w:rsid w:val="00380689"/>
    <w:rsid w:val="00383DFB"/>
    <w:rsid w:val="00386573"/>
    <w:rsid w:val="00387314"/>
    <w:rsid w:val="003902CC"/>
    <w:rsid w:val="00396D36"/>
    <w:rsid w:val="003A49D3"/>
    <w:rsid w:val="003A7D72"/>
    <w:rsid w:val="003B02B4"/>
    <w:rsid w:val="003B101D"/>
    <w:rsid w:val="003B565A"/>
    <w:rsid w:val="003B6D1D"/>
    <w:rsid w:val="003D4F1F"/>
    <w:rsid w:val="003D7AD2"/>
    <w:rsid w:val="003E36C4"/>
    <w:rsid w:val="003E5AE5"/>
    <w:rsid w:val="003F11A5"/>
    <w:rsid w:val="003F7998"/>
    <w:rsid w:val="003F799F"/>
    <w:rsid w:val="0040409C"/>
    <w:rsid w:val="0040499D"/>
    <w:rsid w:val="00406627"/>
    <w:rsid w:val="00420E33"/>
    <w:rsid w:val="00431B5D"/>
    <w:rsid w:val="00432C47"/>
    <w:rsid w:val="00432D5E"/>
    <w:rsid w:val="00432FB9"/>
    <w:rsid w:val="00434078"/>
    <w:rsid w:val="00434642"/>
    <w:rsid w:val="004429D3"/>
    <w:rsid w:val="00443A02"/>
    <w:rsid w:val="00454FEE"/>
    <w:rsid w:val="0046415F"/>
    <w:rsid w:val="00471756"/>
    <w:rsid w:val="00472F69"/>
    <w:rsid w:val="00481175"/>
    <w:rsid w:val="004816A3"/>
    <w:rsid w:val="00496EBF"/>
    <w:rsid w:val="004970D1"/>
    <w:rsid w:val="004A5883"/>
    <w:rsid w:val="004A69C7"/>
    <w:rsid w:val="004B1B47"/>
    <w:rsid w:val="004C4C36"/>
    <w:rsid w:val="004D37AE"/>
    <w:rsid w:val="004D50EA"/>
    <w:rsid w:val="004E5C9B"/>
    <w:rsid w:val="004E6B36"/>
    <w:rsid w:val="004E7137"/>
    <w:rsid w:val="004F0593"/>
    <w:rsid w:val="004F1318"/>
    <w:rsid w:val="004F1AA4"/>
    <w:rsid w:val="004F2ACD"/>
    <w:rsid w:val="004F4617"/>
    <w:rsid w:val="004F53C1"/>
    <w:rsid w:val="00501DA0"/>
    <w:rsid w:val="00501DAB"/>
    <w:rsid w:val="00501EE1"/>
    <w:rsid w:val="00503692"/>
    <w:rsid w:val="0050478A"/>
    <w:rsid w:val="00507796"/>
    <w:rsid w:val="00510E98"/>
    <w:rsid w:val="0051768C"/>
    <w:rsid w:val="00525C35"/>
    <w:rsid w:val="00526490"/>
    <w:rsid w:val="00527607"/>
    <w:rsid w:val="0052792B"/>
    <w:rsid w:val="00532B9F"/>
    <w:rsid w:val="005341E0"/>
    <w:rsid w:val="00536390"/>
    <w:rsid w:val="00541E32"/>
    <w:rsid w:val="0054402D"/>
    <w:rsid w:val="005473D2"/>
    <w:rsid w:val="00554F2C"/>
    <w:rsid w:val="00562CD9"/>
    <w:rsid w:val="00565495"/>
    <w:rsid w:val="005668D5"/>
    <w:rsid w:val="005674D3"/>
    <w:rsid w:val="00573F7D"/>
    <w:rsid w:val="00580E80"/>
    <w:rsid w:val="00582E7A"/>
    <w:rsid w:val="005857EA"/>
    <w:rsid w:val="00585FE7"/>
    <w:rsid w:val="00586E3F"/>
    <w:rsid w:val="00590098"/>
    <w:rsid w:val="0059582C"/>
    <w:rsid w:val="005A3C15"/>
    <w:rsid w:val="005A6403"/>
    <w:rsid w:val="005A6A04"/>
    <w:rsid w:val="005B2060"/>
    <w:rsid w:val="005B45E9"/>
    <w:rsid w:val="005C2595"/>
    <w:rsid w:val="005C2F3F"/>
    <w:rsid w:val="005C7746"/>
    <w:rsid w:val="005D090A"/>
    <w:rsid w:val="005D2A57"/>
    <w:rsid w:val="005D357A"/>
    <w:rsid w:val="005D5BC2"/>
    <w:rsid w:val="005F20ED"/>
    <w:rsid w:val="005F2650"/>
    <w:rsid w:val="005F378D"/>
    <w:rsid w:val="005F79B6"/>
    <w:rsid w:val="00601D8B"/>
    <w:rsid w:val="006024CA"/>
    <w:rsid w:val="00605052"/>
    <w:rsid w:val="006079BD"/>
    <w:rsid w:val="00607D7F"/>
    <w:rsid w:val="00611244"/>
    <w:rsid w:val="00615C9D"/>
    <w:rsid w:val="0061674D"/>
    <w:rsid w:val="0061739A"/>
    <w:rsid w:val="006176E6"/>
    <w:rsid w:val="00623BC9"/>
    <w:rsid w:val="00630147"/>
    <w:rsid w:val="00632839"/>
    <w:rsid w:val="0063410F"/>
    <w:rsid w:val="00634C10"/>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8011E"/>
    <w:rsid w:val="006804F5"/>
    <w:rsid w:val="00682305"/>
    <w:rsid w:val="00683623"/>
    <w:rsid w:val="00686B9D"/>
    <w:rsid w:val="00692E0A"/>
    <w:rsid w:val="006933BF"/>
    <w:rsid w:val="00694E2F"/>
    <w:rsid w:val="00695DCA"/>
    <w:rsid w:val="006A3671"/>
    <w:rsid w:val="006A58C0"/>
    <w:rsid w:val="006B000F"/>
    <w:rsid w:val="006B6083"/>
    <w:rsid w:val="006C4448"/>
    <w:rsid w:val="006C4813"/>
    <w:rsid w:val="006C7543"/>
    <w:rsid w:val="006D075E"/>
    <w:rsid w:val="006D3024"/>
    <w:rsid w:val="006D7B9F"/>
    <w:rsid w:val="006E172F"/>
    <w:rsid w:val="006E50B8"/>
    <w:rsid w:val="006E58B4"/>
    <w:rsid w:val="006E635B"/>
    <w:rsid w:val="006F24D6"/>
    <w:rsid w:val="006F2591"/>
    <w:rsid w:val="0070743C"/>
    <w:rsid w:val="007113B4"/>
    <w:rsid w:val="00712DBB"/>
    <w:rsid w:val="0071326C"/>
    <w:rsid w:val="00714377"/>
    <w:rsid w:val="00715CED"/>
    <w:rsid w:val="007163A6"/>
    <w:rsid w:val="007173DB"/>
    <w:rsid w:val="00717572"/>
    <w:rsid w:val="00723CD9"/>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3236"/>
    <w:rsid w:val="007F4905"/>
    <w:rsid w:val="007F4A46"/>
    <w:rsid w:val="007F7201"/>
    <w:rsid w:val="00802546"/>
    <w:rsid w:val="00803890"/>
    <w:rsid w:val="00805420"/>
    <w:rsid w:val="008065D8"/>
    <w:rsid w:val="008070DD"/>
    <w:rsid w:val="00813E83"/>
    <w:rsid w:val="008145AB"/>
    <w:rsid w:val="00814C8C"/>
    <w:rsid w:val="00823032"/>
    <w:rsid w:val="0082499F"/>
    <w:rsid w:val="00832BE7"/>
    <w:rsid w:val="008378C2"/>
    <w:rsid w:val="00840242"/>
    <w:rsid w:val="008435EE"/>
    <w:rsid w:val="00844522"/>
    <w:rsid w:val="00845D36"/>
    <w:rsid w:val="008542EB"/>
    <w:rsid w:val="00862E85"/>
    <w:rsid w:val="008739D4"/>
    <w:rsid w:val="008778F3"/>
    <w:rsid w:val="00880B94"/>
    <w:rsid w:val="008814FB"/>
    <w:rsid w:val="00895495"/>
    <w:rsid w:val="00896934"/>
    <w:rsid w:val="00896D3A"/>
    <w:rsid w:val="008A2D94"/>
    <w:rsid w:val="008A34E4"/>
    <w:rsid w:val="008A7365"/>
    <w:rsid w:val="008B058E"/>
    <w:rsid w:val="008B0EA9"/>
    <w:rsid w:val="008B1F5D"/>
    <w:rsid w:val="008B5E13"/>
    <w:rsid w:val="008C0655"/>
    <w:rsid w:val="008C232F"/>
    <w:rsid w:val="008C5C0A"/>
    <w:rsid w:val="008D00C8"/>
    <w:rsid w:val="008D1489"/>
    <w:rsid w:val="008D38A8"/>
    <w:rsid w:val="008E1D1A"/>
    <w:rsid w:val="008E5E97"/>
    <w:rsid w:val="008F06A7"/>
    <w:rsid w:val="008F38B0"/>
    <w:rsid w:val="008F3CB5"/>
    <w:rsid w:val="008F58D7"/>
    <w:rsid w:val="008F661B"/>
    <w:rsid w:val="009035DB"/>
    <w:rsid w:val="00907403"/>
    <w:rsid w:val="0090790F"/>
    <w:rsid w:val="0091527A"/>
    <w:rsid w:val="00915EBC"/>
    <w:rsid w:val="00920E87"/>
    <w:rsid w:val="0092191F"/>
    <w:rsid w:val="00930574"/>
    <w:rsid w:val="009318C8"/>
    <w:rsid w:val="009326ED"/>
    <w:rsid w:val="00937BB0"/>
    <w:rsid w:val="0094333D"/>
    <w:rsid w:val="00951191"/>
    <w:rsid w:val="009645D9"/>
    <w:rsid w:val="00967F79"/>
    <w:rsid w:val="00974910"/>
    <w:rsid w:val="00976DA3"/>
    <w:rsid w:val="00981CD3"/>
    <w:rsid w:val="00984E95"/>
    <w:rsid w:val="009879B7"/>
    <w:rsid w:val="00991B3D"/>
    <w:rsid w:val="00994365"/>
    <w:rsid w:val="009A104B"/>
    <w:rsid w:val="009A672C"/>
    <w:rsid w:val="009C2C15"/>
    <w:rsid w:val="009C65D5"/>
    <w:rsid w:val="009D0CEA"/>
    <w:rsid w:val="009D0F0A"/>
    <w:rsid w:val="009D1E47"/>
    <w:rsid w:val="009D7DAF"/>
    <w:rsid w:val="009E554B"/>
    <w:rsid w:val="00A009CF"/>
    <w:rsid w:val="00A03C93"/>
    <w:rsid w:val="00A06A35"/>
    <w:rsid w:val="00A07C97"/>
    <w:rsid w:val="00A122A1"/>
    <w:rsid w:val="00A15919"/>
    <w:rsid w:val="00A16BB4"/>
    <w:rsid w:val="00A17568"/>
    <w:rsid w:val="00A21C7C"/>
    <w:rsid w:val="00A21CE0"/>
    <w:rsid w:val="00A22A08"/>
    <w:rsid w:val="00A22A2C"/>
    <w:rsid w:val="00A3132C"/>
    <w:rsid w:val="00A43488"/>
    <w:rsid w:val="00A44C48"/>
    <w:rsid w:val="00A44D30"/>
    <w:rsid w:val="00A44DE7"/>
    <w:rsid w:val="00A5052C"/>
    <w:rsid w:val="00A516F7"/>
    <w:rsid w:val="00A53F50"/>
    <w:rsid w:val="00A55211"/>
    <w:rsid w:val="00A56FBD"/>
    <w:rsid w:val="00A57EB7"/>
    <w:rsid w:val="00A60E26"/>
    <w:rsid w:val="00A60E91"/>
    <w:rsid w:val="00A61ECC"/>
    <w:rsid w:val="00A6556B"/>
    <w:rsid w:val="00A6619B"/>
    <w:rsid w:val="00A712A2"/>
    <w:rsid w:val="00A7212D"/>
    <w:rsid w:val="00A74D89"/>
    <w:rsid w:val="00A751B9"/>
    <w:rsid w:val="00A80AF7"/>
    <w:rsid w:val="00A8601C"/>
    <w:rsid w:val="00A86AF9"/>
    <w:rsid w:val="00A91B42"/>
    <w:rsid w:val="00A9323C"/>
    <w:rsid w:val="00AA44E7"/>
    <w:rsid w:val="00AB0EC8"/>
    <w:rsid w:val="00AB107D"/>
    <w:rsid w:val="00AB699E"/>
    <w:rsid w:val="00AC0D7C"/>
    <w:rsid w:val="00AC2508"/>
    <w:rsid w:val="00AC75FA"/>
    <w:rsid w:val="00AD0F98"/>
    <w:rsid w:val="00AD7139"/>
    <w:rsid w:val="00AD799B"/>
    <w:rsid w:val="00AE3FD0"/>
    <w:rsid w:val="00AE623A"/>
    <w:rsid w:val="00AF6A46"/>
    <w:rsid w:val="00B00093"/>
    <w:rsid w:val="00B01002"/>
    <w:rsid w:val="00B015C9"/>
    <w:rsid w:val="00B025C5"/>
    <w:rsid w:val="00B02DDE"/>
    <w:rsid w:val="00B06422"/>
    <w:rsid w:val="00B11611"/>
    <w:rsid w:val="00B12C85"/>
    <w:rsid w:val="00B13883"/>
    <w:rsid w:val="00B156F0"/>
    <w:rsid w:val="00B160DE"/>
    <w:rsid w:val="00B303AF"/>
    <w:rsid w:val="00B328A5"/>
    <w:rsid w:val="00B44FBD"/>
    <w:rsid w:val="00B468A5"/>
    <w:rsid w:val="00B51BC3"/>
    <w:rsid w:val="00B578A8"/>
    <w:rsid w:val="00B621A8"/>
    <w:rsid w:val="00B65149"/>
    <w:rsid w:val="00B65C44"/>
    <w:rsid w:val="00B74CBB"/>
    <w:rsid w:val="00B81EB0"/>
    <w:rsid w:val="00B84373"/>
    <w:rsid w:val="00B8611D"/>
    <w:rsid w:val="00B93086"/>
    <w:rsid w:val="00B946D4"/>
    <w:rsid w:val="00BA0D47"/>
    <w:rsid w:val="00BA23BF"/>
    <w:rsid w:val="00BA40BA"/>
    <w:rsid w:val="00BA6126"/>
    <w:rsid w:val="00BB6F81"/>
    <w:rsid w:val="00BC2FA0"/>
    <w:rsid w:val="00BC78D6"/>
    <w:rsid w:val="00BD0123"/>
    <w:rsid w:val="00BD12CC"/>
    <w:rsid w:val="00BD34BD"/>
    <w:rsid w:val="00BE3098"/>
    <w:rsid w:val="00BE3516"/>
    <w:rsid w:val="00BF3AE8"/>
    <w:rsid w:val="00BF4135"/>
    <w:rsid w:val="00BF46D9"/>
    <w:rsid w:val="00BF6164"/>
    <w:rsid w:val="00C050C1"/>
    <w:rsid w:val="00C1004F"/>
    <w:rsid w:val="00C10C06"/>
    <w:rsid w:val="00C12C17"/>
    <w:rsid w:val="00C16559"/>
    <w:rsid w:val="00C17DB5"/>
    <w:rsid w:val="00C2223D"/>
    <w:rsid w:val="00C260B9"/>
    <w:rsid w:val="00C3120F"/>
    <w:rsid w:val="00C37028"/>
    <w:rsid w:val="00C37AFF"/>
    <w:rsid w:val="00C37D9A"/>
    <w:rsid w:val="00C44D77"/>
    <w:rsid w:val="00C50AA3"/>
    <w:rsid w:val="00C62494"/>
    <w:rsid w:val="00C62F1F"/>
    <w:rsid w:val="00C654CA"/>
    <w:rsid w:val="00C65DF0"/>
    <w:rsid w:val="00C66E56"/>
    <w:rsid w:val="00C7056F"/>
    <w:rsid w:val="00C73C94"/>
    <w:rsid w:val="00C761EC"/>
    <w:rsid w:val="00C80E7D"/>
    <w:rsid w:val="00C917C6"/>
    <w:rsid w:val="00C96B74"/>
    <w:rsid w:val="00CA226E"/>
    <w:rsid w:val="00CA59E9"/>
    <w:rsid w:val="00CB4179"/>
    <w:rsid w:val="00CB67D3"/>
    <w:rsid w:val="00CC160A"/>
    <w:rsid w:val="00CC53C6"/>
    <w:rsid w:val="00CD1A2A"/>
    <w:rsid w:val="00CD736D"/>
    <w:rsid w:val="00CE2081"/>
    <w:rsid w:val="00CF7F06"/>
    <w:rsid w:val="00D0456D"/>
    <w:rsid w:val="00D064AD"/>
    <w:rsid w:val="00D1214D"/>
    <w:rsid w:val="00D123B6"/>
    <w:rsid w:val="00D12741"/>
    <w:rsid w:val="00D16297"/>
    <w:rsid w:val="00D1718A"/>
    <w:rsid w:val="00D22264"/>
    <w:rsid w:val="00D23A6C"/>
    <w:rsid w:val="00D306C0"/>
    <w:rsid w:val="00D31247"/>
    <w:rsid w:val="00D33F99"/>
    <w:rsid w:val="00D43ADF"/>
    <w:rsid w:val="00D4402B"/>
    <w:rsid w:val="00D47E1E"/>
    <w:rsid w:val="00D52051"/>
    <w:rsid w:val="00D52366"/>
    <w:rsid w:val="00D54384"/>
    <w:rsid w:val="00D54577"/>
    <w:rsid w:val="00D56C25"/>
    <w:rsid w:val="00D639A2"/>
    <w:rsid w:val="00D66D67"/>
    <w:rsid w:val="00D67B17"/>
    <w:rsid w:val="00D7323B"/>
    <w:rsid w:val="00D807EF"/>
    <w:rsid w:val="00D80E53"/>
    <w:rsid w:val="00D81669"/>
    <w:rsid w:val="00D82E87"/>
    <w:rsid w:val="00D87A46"/>
    <w:rsid w:val="00D92779"/>
    <w:rsid w:val="00D92DC0"/>
    <w:rsid w:val="00D9459E"/>
    <w:rsid w:val="00DA1EA3"/>
    <w:rsid w:val="00DA56D2"/>
    <w:rsid w:val="00DA6F65"/>
    <w:rsid w:val="00DC2850"/>
    <w:rsid w:val="00DC2C6E"/>
    <w:rsid w:val="00DC33C5"/>
    <w:rsid w:val="00DC5429"/>
    <w:rsid w:val="00DC726C"/>
    <w:rsid w:val="00DD17A4"/>
    <w:rsid w:val="00DD2F24"/>
    <w:rsid w:val="00DD6502"/>
    <w:rsid w:val="00DE2340"/>
    <w:rsid w:val="00DE6069"/>
    <w:rsid w:val="00E0315E"/>
    <w:rsid w:val="00E05171"/>
    <w:rsid w:val="00E1247F"/>
    <w:rsid w:val="00E161D3"/>
    <w:rsid w:val="00E2124F"/>
    <w:rsid w:val="00E22224"/>
    <w:rsid w:val="00E2309E"/>
    <w:rsid w:val="00E26E13"/>
    <w:rsid w:val="00E27EB7"/>
    <w:rsid w:val="00E3008F"/>
    <w:rsid w:val="00E3037A"/>
    <w:rsid w:val="00E314A7"/>
    <w:rsid w:val="00E349E9"/>
    <w:rsid w:val="00E41868"/>
    <w:rsid w:val="00E444D3"/>
    <w:rsid w:val="00E47F86"/>
    <w:rsid w:val="00E51166"/>
    <w:rsid w:val="00E5382E"/>
    <w:rsid w:val="00E575CF"/>
    <w:rsid w:val="00E603B9"/>
    <w:rsid w:val="00E63551"/>
    <w:rsid w:val="00E64C28"/>
    <w:rsid w:val="00E650BB"/>
    <w:rsid w:val="00E66803"/>
    <w:rsid w:val="00E72618"/>
    <w:rsid w:val="00E748FB"/>
    <w:rsid w:val="00E75F0F"/>
    <w:rsid w:val="00E76DE8"/>
    <w:rsid w:val="00E95D5D"/>
    <w:rsid w:val="00E969E0"/>
    <w:rsid w:val="00EA217F"/>
    <w:rsid w:val="00EA2DA7"/>
    <w:rsid w:val="00EA4F2A"/>
    <w:rsid w:val="00EA5F87"/>
    <w:rsid w:val="00EA7E21"/>
    <w:rsid w:val="00EB02A3"/>
    <w:rsid w:val="00EB163A"/>
    <w:rsid w:val="00EB31A4"/>
    <w:rsid w:val="00EB4D65"/>
    <w:rsid w:val="00EB7736"/>
    <w:rsid w:val="00EC1577"/>
    <w:rsid w:val="00EC1ACF"/>
    <w:rsid w:val="00EC3F63"/>
    <w:rsid w:val="00EC6ED8"/>
    <w:rsid w:val="00ED2C49"/>
    <w:rsid w:val="00ED3F02"/>
    <w:rsid w:val="00ED60E2"/>
    <w:rsid w:val="00EE5872"/>
    <w:rsid w:val="00EF13AE"/>
    <w:rsid w:val="00EF7C9E"/>
    <w:rsid w:val="00F05156"/>
    <w:rsid w:val="00F05CC1"/>
    <w:rsid w:val="00F12BF5"/>
    <w:rsid w:val="00F14CC2"/>
    <w:rsid w:val="00F172BC"/>
    <w:rsid w:val="00F20D55"/>
    <w:rsid w:val="00F304AC"/>
    <w:rsid w:val="00F32B4F"/>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10FB"/>
    <w:rsid w:val="00F87C62"/>
    <w:rsid w:val="00F9182F"/>
    <w:rsid w:val="00F94C47"/>
    <w:rsid w:val="00F9593E"/>
    <w:rsid w:val="00F961A2"/>
    <w:rsid w:val="00FA3C9A"/>
    <w:rsid w:val="00FA460E"/>
    <w:rsid w:val="00FB3CD6"/>
    <w:rsid w:val="00FC00D6"/>
    <w:rsid w:val="00FC2EAE"/>
    <w:rsid w:val="00FC3A83"/>
    <w:rsid w:val="00FC3AC1"/>
    <w:rsid w:val="00FC6503"/>
    <w:rsid w:val="00FC7CAB"/>
    <w:rsid w:val="00FD0278"/>
    <w:rsid w:val="00FD247B"/>
    <w:rsid w:val="00FD361C"/>
    <w:rsid w:val="00FD3C07"/>
    <w:rsid w:val="00FD47CA"/>
    <w:rsid w:val="00FD4B91"/>
    <w:rsid w:val="00FD5040"/>
    <w:rsid w:val="00FD6644"/>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672C"/>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7008</Words>
  <Characters>170157</Characters>
  <Application>Microsoft Office Word</Application>
  <DocSecurity>0</DocSecurity>
  <Lines>1417</Lines>
  <Paragraphs>3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194</cp:revision>
  <dcterms:created xsi:type="dcterms:W3CDTF">2021-08-23T15:11:00Z</dcterms:created>
  <dcterms:modified xsi:type="dcterms:W3CDTF">2021-10-1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XmkBHZZ"/&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